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4B00A68F" w14:textId="77777777" w:rsidR="000665EA"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0665EA" w:rsidRPr="00437BBF">
            <w:rPr>
              <w:rFonts w:cs="Times New Roman"/>
              <w:noProof/>
            </w:rPr>
            <w:t>LIST OF ABBREVIATIONS</w:t>
          </w:r>
          <w:r w:rsidR="000665EA">
            <w:rPr>
              <w:noProof/>
            </w:rPr>
            <w:tab/>
          </w:r>
          <w:r w:rsidR="000665EA">
            <w:rPr>
              <w:noProof/>
            </w:rPr>
            <w:fldChar w:fldCharType="begin"/>
          </w:r>
          <w:r w:rsidR="000665EA">
            <w:rPr>
              <w:noProof/>
            </w:rPr>
            <w:instrText xml:space="preserve"> PAGEREF _Toc268092996 \h </w:instrText>
          </w:r>
          <w:r w:rsidR="000665EA">
            <w:rPr>
              <w:noProof/>
            </w:rPr>
          </w:r>
          <w:r w:rsidR="000665EA">
            <w:rPr>
              <w:noProof/>
            </w:rPr>
            <w:fldChar w:fldCharType="separate"/>
          </w:r>
          <w:r w:rsidR="000665EA">
            <w:rPr>
              <w:noProof/>
            </w:rPr>
            <w:t>5</w:t>
          </w:r>
          <w:r w:rsidR="000665EA">
            <w:rPr>
              <w:noProof/>
            </w:rPr>
            <w:fldChar w:fldCharType="end"/>
          </w:r>
        </w:p>
        <w:p w14:paraId="73029CFB"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LIST OF TABLES</w:t>
          </w:r>
          <w:r>
            <w:rPr>
              <w:noProof/>
            </w:rPr>
            <w:tab/>
          </w:r>
          <w:r>
            <w:rPr>
              <w:noProof/>
            </w:rPr>
            <w:fldChar w:fldCharType="begin"/>
          </w:r>
          <w:r>
            <w:rPr>
              <w:noProof/>
            </w:rPr>
            <w:instrText xml:space="preserve"> PAGEREF _Toc268092997 \h </w:instrText>
          </w:r>
          <w:r>
            <w:rPr>
              <w:noProof/>
            </w:rPr>
          </w:r>
          <w:r>
            <w:rPr>
              <w:noProof/>
            </w:rPr>
            <w:fldChar w:fldCharType="separate"/>
          </w:r>
          <w:r>
            <w:rPr>
              <w:noProof/>
            </w:rPr>
            <w:t>6</w:t>
          </w:r>
          <w:r>
            <w:rPr>
              <w:noProof/>
            </w:rPr>
            <w:fldChar w:fldCharType="end"/>
          </w:r>
        </w:p>
        <w:p w14:paraId="464D2BA4"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LIST OF FIGURES</w:t>
          </w:r>
          <w:r>
            <w:rPr>
              <w:noProof/>
            </w:rPr>
            <w:tab/>
          </w:r>
          <w:r>
            <w:rPr>
              <w:noProof/>
            </w:rPr>
            <w:fldChar w:fldCharType="begin"/>
          </w:r>
          <w:r>
            <w:rPr>
              <w:noProof/>
            </w:rPr>
            <w:instrText xml:space="preserve"> PAGEREF _Toc268092998 \h </w:instrText>
          </w:r>
          <w:r>
            <w:rPr>
              <w:noProof/>
            </w:rPr>
          </w:r>
          <w:r>
            <w:rPr>
              <w:noProof/>
            </w:rPr>
            <w:fldChar w:fldCharType="separate"/>
          </w:r>
          <w:r>
            <w:rPr>
              <w:noProof/>
            </w:rPr>
            <w:t>7</w:t>
          </w:r>
          <w:r>
            <w:rPr>
              <w:noProof/>
            </w:rPr>
            <w:fldChar w:fldCharType="end"/>
          </w:r>
        </w:p>
        <w:p w14:paraId="19900022"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ABSTRACT</w:t>
          </w:r>
          <w:r>
            <w:rPr>
              <w:noProof/>
            </w:rPr>
            <w:tab/>
          </w:r>
          <w:r>
            <w:rPr>
              <w:noProof/>
            </w:rPr>
            <w:fldChar w:fldCharType="begin"/>
          </w:r>
          <w:r>
            <w:rPr>
              <w:noProof/>
            </w:rPr>
            <w:instrText xml:space="preserve"> PAGEREF _Toc268092999 \h </w:instrText>
          </w:r>
          <w:r>
            <w:rPr>
              <w:noProof/>
            </w:rPr>
          </w:r>
          <w:r>
            <w:rPr>
              <w:noProof/>
            </w:rPr>
            <w:fldChar w:fldCharType="separate"/>
          </w:r>
          <w:r>
            <w:rPr>
              <w:noProof/>
            </w:rPr>
            <w:t>8</w:t>
          </w:r>
          <w:r>
            <w:rPr>
              <w:noProof/>
            </w:rPr>
            <w:fldChar w:fldCharType="end"/>
          </w:r>
        </w:p>
        <w:p w14:paraId="4461CBC1"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DECLARATION</w:t>
          </w:r>
          <w:r>
            <w:rPr>
              <w:noProof/>
            </w:rPr>
            <w:tab/>
          </w:r>
          <w:r>
            <w:rPr>
              <w:noProof/>
            </w:rPr>
            <w:fldChar w:fldCharType="begin"/>
          </w:r>
          <w:r>
            <w:rPr>
              <w:noProof/>
            </w:rPr>
            <w:instrText xml:space="preserve"> PAGEREF _Toc268093000 \h </w:instrText>
          </w:r>
          <w:r>
            <w:rPr>
              <w:noProof/>
            </w:rPr>
          </w:r>
          <w:r>
            <w:rPr>
              <w:noProof/>
            </w:rPr>
            <w:fldChar w:fldCharType="separate"/>
          </w:r>
          <w:r>
            <w:rPr>
              <w:noProof/>
            </w:rPr>
            <w:t>10</w:t>
          </w:r>
          <w:r>
            <w:rPr>
              <w:noProof/>
            </w:rPr>
            <w:fldChar w:fldCharType="end"/>
          </w:r>
        </w:p>
        <w:p w14:paraId="76D275D0"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INTELLECTUAL PROPERTY STATEMENT</w:t>
          </w:r>
          <w:r>
            <w:rPr>
              <w:noProof/>
            </w:rPr>
            <w:tab/>
          </w:r>
          <w:r>
            <w:rPr>
              <w:noProof/>
            </w:rPr>
            <w:fldChar w:fldCharType="begin"/>
          </w:r>
          <w:r>
            <w:rPr>
              <w:noProof/>
            </w:rPr>
            <w:instrText xml:space="preserve"> PAGEREF _Toc268093001 \h </w:instrText>
          </w:r>
          <w:r>
            <w:rPr>
              <w:noProof/>
            </w:rPr>
          </w:r>
          <w:r>
            <w:rPr>
              <w:noProof/>
            </w:rPr>
            <w:fldChar w:fldCharType="separate"/>
          </w:r>
          <w:r>
            <w:rPr>
              <w:noProof/>
            </w:rPr>
            <w:t>11</w:t>
          </w:r>
          <w:r>
            <w:rPr>
              <w:noProof/>
            </w:rPr>
            <w:fldChar w:fldCharType="end"/>
          </w:r>
        </w:p>
        <w:p w14:paraId="02FEB071"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ACKNOWLEDGMENT</w:t>
          </w:r>
          <w:r>
            <w:rPr>
              <w:noProof/>
            </w:rPr>
            <w:tab/>
          </w:r>
          <w:r>
            <w:rPr>
              <w:noProof/>
            </w:rPr>
            <w:fldChar w:fldCharType="begin"/>
          </w:r>
          <w:r>
            <w:rPr>
              <w:noProof/>
            </w:rPr>
            <w:instrText xml:space="preserve"> PAGEREF _Toc268093002 \h </w:instrText>
          </w:r>
          <w:r>
            <w:rPr>
              <w:noProof/>
            </w:rPr>
          </w:r>
          <w:r>
            <w:rPr>
              <w:noProof/>
            </w:rPr>
            <w:fldChar w:fldCharType="separate"/>
          </w:r>
          <w:r>
            <w:rPr>
              <w:noProof/>
            </w:rPr>
            <w:t>12</w:t>
          </w:r>
          <w:r>
            <w:rPr>
              <w:noProof/>
            </w:rPr>
            <w:fldChar w:fldCharType="end"/>
          </w:r>
        </w:p>
        <w:p w14:paraId="7FC38689"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1</w:t>
          </w:r>
          <w:r>
            <w:rPr>
              <w:rFonts w:asciiTheme="minorHAnsi" w:hAnsiTheme="minorHAnsi"/>
              <w:b w:val="0"/>
              <w:caps w:val="0"/>
              <w:noProof/>
              <w:sz w:val="24"/>
              <w:szCs w:val="24"/>
              <w:u w:val="none"/>
              <w:lang w:eastAsia="ja-JP"/>
            </w:rPr>
            <w:tab/>
          </w:r>
          <w:r w:rsidRPr="00437BBF">
            <w:rPr>
              <w:rFonts w:cs="Times New Roman"/>
              <w:noProof/>
            </w:rPr>
            <w:t>INTRODUCTION</w:t>
          </w:r>
          <w:r>
            <w:rPr>
              <w:noProof/>
            </w:rPr>
            <w:tab/>
          </w:r>
          <w:r>
            <w:rPr>
              <w:noProof/>
            </w:rPr>
            <w:fldChar w:fldCharType="begin"/>
          </w:r>
          <w:r>
            <w:rPr>
              <w:noProof/>
            </w:rPr>
            <w:instrText xml:space="preserve"> PAGEREF _Toc268093003 \h </w:instrText>
          </w:r>
          <w:r>
            <w:rPr>
              <w:noProof/>
            </w:rPr>
          </w:r>
          <w:r>
            <w:rPr>
              <w:noProof/>
            </w:rPr>
            <w:fldChar w:fldCharType="separate"/>
          </w:r>
          <w:r>
            <w:rPr>
              <w:noProof/>
            </w:rPr>
            <w:t>14</w:t>
          </w:r>
          <w:r>
            <w:rPr>
              <w:noProof/>
            </w:rPr>
            <w:fldChar w:fldCharType="end"/>
          </w:r>
        </w:p>
        <w:p w14:paraId="0B0D2B6A"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8093004 \h </w:instrText>
          </w:r>
          <w:r>
            <w:rPr>
              <w:noProof/>
            </w:rPr>
          </w:r>
          <w:r>
            <w:rPr>
              <w:noProof/>
            </w:rPr>
            <w:fldChar w:fldCharType="separate"/>
          </w:r>
          <w:r>
            <w:rPr>
              <w:noProof/>
            </w:rPr>
            <w:t>14</w:t>
          </w:r>
          <w:r>
            <w:rPr>
              <w:noProof/>
            </w:rPr>
            <w:fldChar w:fldCharType="end"/>
          </w:r>
        </w:p>
        <w:p w14:paraId="13472C72"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8093005 \h </w:instrText>
          </w:r>
          <w:r>
            <w:rPr>
              <w:noProof/>
            </w:rPr>
          </w:r>
          <w:r>
            <w:rPr>
              <w:noProof/>
            </w:rPr>
            <w:fldChar w:fldCharType="separate"/>
          </w:r>
          <w:r>
            <w:rPr>
              <w:noProof/>
            </w:rPr>
            <w:t>15</w:t>
          </w:r>
          <w:r>
            <w:rPr>
              <w:noProof/>
            </w:rPr>
            <w:fldChar w:fldCharType="end"/>
          </w:r>
        </w:p>
        <w:p w14:paraId="2C80C7F7"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8093006 \h </w:instrText>
          </w:r>
          <w:r>
            <w:rPr>
              <w:noProof/>
            </w:rPr>
          </w:r>
          <w:r>
            <w:rPr>
              <w:noProof/>
            </w:rPr>
            <w:fldChar w:fldCharType="separate"/>
          </w:r>
          <w:r>
            <w:rPr>
              <w:noProof/>
            </w:rPr>
            <w:t>15</w:t>
          </w:r>
          <w:r>
            <w:rPr>
              <w:noProof/>
            </w:rPr>
            <w:fldChar w:fldCharType="end"/>
          </w:r>
        </w:p>
        <w:p w14:paraId="63840B32"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8093007 \h </w:instrText>
          </w:r>
          <w:r>
            <w:rPr>
              <w:noProof/>
            </w:rPr>
          </w:r>
          <w:r>
            <w:rPr>
              <w:noProof/>
            </w:rPr>
            <w:fldChar w:fldCharType="separate"/>
          </w:r>
          <w:r>
            <w:rPr>
              <w:noProof/>
            </w:rPr>
            <w:t>16</w:t>
          </w:r>
          <w:r>
            <w:rPr>
              <w:noProof/>
            </w:rPr>
            <w:fldChar w:fldCharType="end"/>
          </w:r>
        </w:p>
        <w:p w14:paraId="5BAE6D68"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8093008 \h </w:instrText>
          </w:r>
          <w:r>
            <w:rPr>
              <w:noProof/>
            </w:rPr>
          </w:r>
          <w:r>
            <w:rPr>
              <w:noProof/>
            </w:rPr>
            <w:fldChar w:fldCharType="separate"/>
          </w:r>
          <w:r>
            <w:rPr>
              <w:noProof/>
            </w:rPr>
            <w:t>17</w:t>
          </w:r>
          <w:r>
            <w:rPr>
              <w:noProof/>
            </w:rPr>
            <w:fldChar w:fldCharType="end"/>
          </w:r>
        </w:p>
        <w:p w14:paraId="4DA80C5E"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09 \h </w:instrText>
          </w:r>
          <w:r>
            <w:rPr>
              <w:noProof/>
            </w:rPr>
          </w:r>
          <w:r>
            <w:rPr>
              <w:noProof/>
            </w:rPr>
            <w:fldChar w:fldCharType="separate"/>
          </w:r>
          <w:r>
            <w:rPr>
              <w:noProof/>
            </w:rPr>
            <w:t>17</w:t>
          </w:r>
          <w:r>
            <w:rPr>
              <w:noProof/>
            </w:rPr>
            <w:fldChar w:fldCharType="end"/>
          </w:r>
        </w:p>
        <w:p w14:paraId="42EF46F8"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2</w:t>
          </w:r>
          <w:r>
            <w:rPr>
              <w:rFonts w:asciiTheme="minorHAnsi" w:hAnsiTheme="minorHAnsi"/>
              <w:b w:val="0"/>
              <w:caps w:val="0"/>
              <w:noProof/>
              <w:sz w:val="24"/>
              <w:szCs w:val="24"/>
              <w:u w:val="none"/>
              <w:lang w:eastAsia="ja-JP"/>
            </w:rPr>
            <w:tab/>
          </w:r>
          <w:r w:rsidRPr="00437BBF">
            <w:rPr>
              <w:rFonts w:cs="Times New Roman"/>
              <w:noProof/>
            </w:rPr>
            <w:t>BACKGROUND</w:t>
          </w:r>
          <w:r>
            <w:rPr>
              <w:noProof/>
            </w:rPr>
            <w:tab/>
          </w:r>
          <w:r>
            <w:rPr>
              <w:noProof/>
            </w:rPr>
            <w:fldChar w:fldCharType="begin"/>
          </w:r>
          <w:r>
            <w:rPr>
              <w:noProof/>
            </w:rPr>
            <w:instrText xml:space="preserve"> PAGEREF _Toc268093010 \h </w:instrText>
          </w:r>
          <w:r>
            <w:rPr>
              <w:noProof/>
            </w:rPr>
          </w:r>
          <w:r>
            <w:rPr>
              <w:noProof/>
            </w:rPr>
            <w:fldChar w:fldCharType="separate"/>
          </w:r>
          <w:r>
            <w:rPr>
              <w:noProof/>
            </w:rPr>
            <w:t>18</w:t>
          </w:r>
          <w:r>
            <w:rPr>
              <w:noProof/>
            </w:rPr>
            <w:fldChar w:fldCharType="end"/>
          </w:r>
        </w:p>
        <w:p w14:paraId="7082633F"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8093011 \h </w:instrText>
          </w:r>
          <w:r>
            <w:rPr>
              <w:noProof/>
            </w:rPr>
          </w:r>
          <w:r>
            <w:rPr>
              <w:noProof/>
            </w:rPr>
            <w:fldChar w:fldCharType="separate"/>
          </w:r>
          <w:r>
            <w:rPr>
              <w:noProof/>
            </w:rPr>
            <w:t>18</w:t>
          </w:r>
          <w:r>
            <w:rPr>
              <w:noProof/>
            </w:rPr>
            <w:fldChar w:fldCharType="end"/>
          </w:r>
        </w:p>
        <w:p w14:paraId="552648D8"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2.1.1</w:t>
          </w:r>
          <w:r>
            <w:rPr>
              <w:rFonts w:asciiTheme="minorHAnsi" w:hAnsiTheme="minorHAnsi"/>
              <w:smallCaps w:val="0"/>
              <w:noProof/>
              <w:sz w:val="24"/>
              <w:szCs w:val="24"/>
              <w:lang w:eastAsia="ja-JP"/>
            </w:rPr>
            <w:tab/>
          </w:r>
          <w:r w:rsidRPr="00437BBF">
            <w:rPr>
              <w:rFonts w:cs="Times New Roman"/>
              <w:noProof/>
            </w:rPr>
            <w:t>OWLClasses</w:t>
          </w:r>
          <w:r>
            <w:rPr>
              <w:noProof/>
            </w:rPr>
            <w:tab/>
          </w:r>
          <w:r>
            <w:rPr>
              <w:noProof/>
            </w:rPr>
            <w:fldChar w:fldCharType="begin"/>
          </w:r>
          <w:r>
            <w:rPr>
              <w:noProof/>
            </w:rPr>
            <w:instrText xml:space="preserve"> PAGEREF _Toc268093012 \h </w:instrText>
          </w:r>
          <w:r>
            <w:rPr>
              <w:noProof/>
            </w:rPr>
          </w:r>
          <w:r>
            <w:rPr>
              <w:noProof/>
            </w:rPr>
            <w:fldChar w:fldCharType="separate"/>
          </w:r>
          <w:r>
            <w:rPr>
              <w:noProof/>
            </w:rPr>
            <w:t>19</w:t>
          </w:r>
          <w:r>
            <w:rPr>
              <w:noProof/>
            </w:rPr>
            <w:fldChar w:fldCharType="end"/>
          </w:r>
        </w:p>
        <w:p w14:paraId="38C5621B"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2.1.2</w:t>
          </w:r>
          <w:r>
            <w:rPr>
              <w:rFonts w:asciiTheme="minorHAnsi" w:hAnsiTheme="minorHAnsi"/>
              <w:smallCaps w:val="0"/>
              <w:noProof/>
              <w:sz w:val="24"/>
              <w:szCs w:val="24"/>
              <w:lang w:eastAsia="ja-JP"/>
            </w:rPr>
            <w:tab/>
          </w:r>
          <w:r w:rsidRPr="00437BBF">
            <w:rPr>
              <w:rFonts w:cs="Times New Roman"/>
              <w:noProof/>
            </w:rPr>
            <w:t>OWLObjectProperties</w:t>
          </w:r>
          <w:r>
            <w:rPr>
              <w:noProof/>
            </w:rPr>
            <w:tab/>
          </w:r>
          <w:r>
            <w:rPr>
              <w:noProof/>
            </w:rPr>
            <w:fldChar w:fldCharType="begin"/>
          </w:r>
          <w:r>
            <w:rPr>
              <w:noProof/>
            </w:rPr>
            <w:instrText xml:space="preserve"> PAGEREF _Toc268093013 \h </w:instrText>
          </w:r>
          <w:r>
            <w:rPr>
              <w:noProof/>
            </w:rPr>
          </w:r>
          <w:r>
            <w:rPr>
              <w:noProof/>
            </w:rPr>
            <w:fldChar w:fldCharType="separate"/>
          </w:r>
          <w:r>
            <w:rPr>
              <w:noProof/>
            </w:rPr>
            <w:t>19</w:t>
          </w:r>
          <w:r>
            <w:rPr>
              <w:noProof/>
            </w:rPr>
            <w:fldChar w:fldCharType="end"/>
          </w:r>
        </w:p>
        <w:p w14:paraId="07518545"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2.1.3</w:t>
          </w:r>
          <w:r>
            <w:rPr>
              <w:rFonts w:asciiTheme="minorHAnsi" w:hAnsiTheme="minorHAnsi"/>
              <w:smallCaps w:val="0"/>
              <w:noProof/>
              <w:sz w:val="24"/>
              <w:szCs w:val="24"/>
              <w:lang w:eastAsia="ja-JP"/>
            </w:rPr>
            <w:tab/>
          </w:r>
          <w:r w:rsidRPr="00437BBF">
            <w:rPr>
              <w:rFonts w:cs="Times New Roman"/>
              <w:noProof/>
            </w:rPr>
            <w:t>OWLAnnotationProperties</w:t>
          </w:r>
          <w:r>
            <w:rPr>
              <w:noProof/>
            </w:rPr>
            <w:tab/>
          </w:r>
          <w:r>
            <w:rPr>
              <w:noProof/>
            </w:rPr>
            <w:fldChar w:fldCharType="begin"/>
          </w:r>
          <w:r>
            <w:rPr>
              <w:noProof/>
            </w:rPr>
            <w:instrText xml:space="preserve"> PAGEREF _Toc268093014 \h </w:instrText>
          </w:r>
          <w:r>
            <w:rPr>
              <w:noProof/>
            </w:rPr>
          </w:r>
          <w:r>
            <w:rPr>
              <w:noProof/>
            </w:rPr>
            <w:fldChar w:fldCharType="separate"/>
          </w:r>
          <w:r>
            <w:rPr>
              <w:noProof/>
            </w:rPr>
            <w:t>19</w:t>
          </w:r>
          <w:r>
            <w:rPr>
              <w:noProof/>
            </w:rPr>
            <w:fldChar w:fldCharType="end"/>
          </w:r>
        </w:p>
        <w:p w14:paraId="5D726B47"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093015 \h </w:instrText>
          </w:r>
          <w:r>
            <w:rPr>
              <w:noProof/>
            </w:rPr>
          </w:r>
          <w:r>
            <w:rPr>
              <w:noProof/>
            </w:rPr>
            <w:fldChar w:fldCharType="separate"/>
          </w:r>
          <w:r>
            <w:rPr>
              <w:noProof/>
            </w:rPr>
            <w:t>19</w:t>
          </w:r>
          <w:r>
            <w:rPr>
              <w:noProof/>
            </w:rPr>
            <w:fldChar w:fldCharType="end"/>
          </w:r>
        </w:p>
        <w:p w14:paraId="098A5A03"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8093016 \h </w:instrText>
          </w:r>
          <w:r>
            <w:rPr>
              <w:noProof/>
            </w:rPr>
          </w:r>
          <w:r>
            <w:rPr>
              <w:noProof/>
            </w:rPr>
            <w:fldChar w:fldCharType="separate"/>
          </w:r>
          <w:r>
            <w:rPr>
              <w:noProof/>
            </w:rPr>
            <w:t>21</w:t>
          </w:r>
          <w:r>
            <w:rPr>
              <w:noProof/>
            </w:rPr>
            <w:fldChar w:fldCharType="end"/>
          </w:r>
        </w:p>
        <w:p w14:paraId="1BABE90D"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8093017 \h </w:instrText>
          </w:r>
          <w:r>
            <w:rPr>
              <w:noProof/>
            </w:rPr>
          </w:r>
          <w:r>
            <w:rPr>
              <w:noProof/>
            </w:rPr>
            <w:fldChar w:fldCharType="separate"/>
          </w:r>
          <w:r>
            <w:rPr>
              <w:noProof/>
            </w:rPr>
            <w:t>22</w:t>
          </w:r>
          <w:r>
            <w:rPr>
              <w:noProof/>
            </w:rPr>
            <w:fldChar w:fldCharType="end"/>
          </w:r>
        </w:p>
        <w:p w14:paraId="2D1867E6"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8093018 \h </w:instrText>
          </w:r>
          <w:r>
            <w:rPr>
              <w:noProof/>
            </w:rPr>
          </w:r>
          <w:r>
            <w:rPr>
              <w:noProof/>
            </w:rPr>
            <w:fldChar w:fldCharType="separate"/>
          </w:r>
          <w:r>
            <w:rPr>
              <w:noProof/>
            </w:rPr>
            <w:t>24</w:t>
          </w:r>
          <w:r>
            <w:rPr>
              <w:noProof/>
            </w:rPr>
            <w:fldChar w:fldCharType="end"/>
          </w:r>
        </w:p>
        <w:p w14:paraId="1C56A3AB"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8093019 \h </w:instrText>
          </w:r>
          <w:r>
            <w:rPr>
              <w:noProof/>
            </w:rPr>
          </w:r>
          <w:r>
            <w:rPr>
              <w:noProof/>
            </w:rPr>
            <w:fldChar w:fldCharType="separate"/>
          </w:r>
          <w:r>
            <w:rPr>
              <w:noProof/>
            </w:rPr>
            <w:t>27</w:t>
          </w:r>
          <w:r>
            <w:rPr>
              <w:noProof/>
            </w:rPr>
            <w:fldChar w:fldCharType="end"/>
          </w:r>
        </w:p>
        <w:p w14:paraId="42D1AB0A"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8093020 \h </w:instrText>
          </w:r>
          <w:r>
            <w:rPr>
              <w:noProof/>
            </w:rPr>
          </w:r>
          <w:r>
            <w:rPr>
              <w:noProof/>
            </w:rPr>
            <w:fldChar w:fldCharType="separate"/>
          </w:r>
          <w:r>
            <w:rPr>
              <w:noProof/>
            </w:rPr>
            <w:t>28</w:t>
          </w:r>
          <w:r>
            <w:rPr>
              <w:noProof/>
            </w:rPr>
            <w:fldChar w:fldCharType="end"/>
          </w:r>
        </w:p>
        <w:p w14:paraId="009B8943"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21 \h </w:instrText>
          </w:r>
          <w:r>
            <w:rPr>
              <w:noProof/>
            </w:rPr>
          </w:r>
          <w:r>
            <w:rPr>
              <w:noProof/>
            </w:rPr>
            <w:fldChar w:fldCharType="separate"/>
          </w:r>
          <w:r>
            <w:rPr>
              <w:noProof/>
            </w:rPr>
            <w:t>28</w:t>
          </w:r>
          <w:r>
            <w:rPr>
              <w:noProof/>
            </w:rPr>
            <w:fldChar w:fldCharType="end"/>
          </w:r>
        </w:p>
        <w:p w14:paraId="69ED6EA8"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3</w:t>
          </w:r>
          <w:r>
            <w:rPr>
              <w:rFonts w:asciiTheme="minorHAnsi" w:hAnsiTheme="minorHAnsi"/>
              <w:b w:val="0"/>
              <w:caps w:val="0"/>
              <w:noProof/>
              <w:sz w:val="24"/>
              <w:szCs w:val="24"/>
              <w:u w:val="none"/>
              <w:lang w:eastAsia="ja-JP"/>
            </w:rPr>
            <w:tab/>
          </w:r>
          <w:r w:rsidRPr="00437BBF">
            <w:rPr>
              <w:rFonts w:cs="Times New Roman"/>
              <w:noProof/>
            </w:rPr>
            <w:t>RESEARCH METHODS</w:t>
          </w:r>
          <w:r>
            <w:rPr>
              <w:noProof/>
            </w:rPr>
            <w:tab/>
          </w:r>
          <w:r>
            <w:rPr>
              <w:noProof/>
            </w:rPr>
            <w:fldChar w:fldCharType="begin"/>
          </w:r>
          <w:r>
            <w:rPr>
              <w:noProof/>
            </w:rPr>
            <w:instrText xml:space="preserve"> PAGEREF _Toc268093022 \h </w:instrText>
          </w:r>
          <w:r>
            <w:rPr>
              <w:noProof/>
            </w:rPr>
          </w:r>
          <w:r>
            <w:rPr>
              <w:noProof/>
            </w:rPr>
            <w:fldChar w:fldCharType="separate"/>
          </w:r>
          <w:r>
            <w:rPr>
              <w:noProof/>
            </w:rPr>
            <w:t>31</w:t>
          </w:r>
          <w:r>
            <w:rPr>
              <w:noProof/>
            </w:rPr>
            <w:fldChar w:fldCharType="end"/>
          </w:r>
        </w:p>
        <w:p w14:paraId="54BB2063"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8093023 \h </w:instrText>
          </w:r>
          <w:r>
            <w:rPr>
              <w:noProof/>
            </w:rPr>
          </w:r>
          <w:r>
            <w:rPr>
              <w:noProof/>
            </w:rPr>
            <w:fldChar w:fldCharType="separate"/>
          </w:r>
          <w:r>
            <w:rPr>
              <w:noProof/>
            </w:rPr>
            <w:t>31</w:t>
          </w:r>
          <w:r>
            <w:rPr>
              <w:noProof/>
            </w:rPr>
            <w:fldChar w:fldCharType="end"/>
          </w:r>
        </w:p>
        <w:p w14:paraId="29D656D9" w14:textId="77777777" w:rsidR="000665EA" w:rsidRDefault="000665EA">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8093024 \h </w:instrText>
          </w:r>
          <w:r>
            <w:rPr>
              <w:noProof/>
            </w:rPr>
          </w:r>
          <w:r>
            <w:rPr>
              <w:noProof/>
            </w:rPr>
            <w:fldChar w:fldCharType="separate"/>
          </w:r>
          <w:r>
            <w:rPr>
              <w:noProof/>
            </w:rPr>
            <w:t>31</w:t>
          </w:r>
          <w:r>
            <w:rPr>
              <w:noProof/>
            </w:rPr>
            <w:fldChar w:fldCharType="end"/>
          </w:r>
        </w:p>
        <w:p w14:paraId="1ECE975A" w14:textId="77777777" w:rsidR="000665EA" w:rsidRDefault="000665EA">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8093025 \h </w:instrText>
          </w:r>
          <w:r>
            <w:rPr>
              <w:noProof/>
            </w:rPr>
          </w:r>
          <w:r>
            <w:rPr>
              <w:noProof/>
            </w:rPr>
            <w:fldChar w:fldCharType="separate"/>
          </w:r>
          <w:r>
            <w:rPr>
              <w:noProof/>
            </w:rPr>
            <w:t>32</w:t>
          </w:r>
          <w:r>
            <w:rPr>
              <w:noProof/>
            </w:rPr>
            <w:fldChar w:fldCharType="end"/>
          </w:r>
        </w:p>
        <w:p w14:paraId="76912D56" w14:textId="77777777" w:rsidR="000665EA" w:rsidRDefault="000665EA">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8093026 \h </w:instrText>
          </w:r>
          <w:r>
            <w:rPr>
              <w:noProof/>
            </w:rPr>
          </w:r>
          <w:r>
            <w:rPr>
              <w:noProof/>
            </w:rPr>
            <w:fldChar w:fldCharType="separate"/>
          </w:r>
          <w:r>
            <w:rPr>
              <w:noProof/>
            </w:rPr>
            <w:t>32</w:t>
          </w:r>
          <w:r>
            <w:rPr>
              <w:noProof/>
            </w:rPr>
            <w:fldChar w:fldCharType="end"/>
          </w:r>
        </w:p>
        <w:p w14:paraId="3A852DAF" w14:textId="77777777" w:rsidR="000665EA" w:rsidRDefault="000665EA">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8093027 \h </w:instrText>
          </w:r>
          <w:r>
            <w:rPr>
              <w:noProof/>
            </w:rPr>
          </w:r>
          <w:r>
            <w:rPr>
              <w:noProof/>
            </w:rPr>
            <w:fldChar w:fldCharType="separate"/>
          </w:r>
          <w:r>
            <w:rPr>
              <w:noProof/>
            </w:rPr>
            <w:t>32</w:t>
          </w:r>
          <w:r>
            <w:rPr>
              <w:noProof/>
            </w:rPr>
            <w:fldChar w:fldCharType="end"/>
          </w:r>
        </w:p>
        <w:p w14:paraId="22366CB7" w14:textId="77777777" w:rsidR="000665EA" w:rsidRDefault="000665EA">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8093028 \h </w:instrText>
          </w:r>
          <w:r>
            <w:rPr>
              <w:noProof/>
            </w:rPr>
          </w:r>
          <w:r>
            <w:rPr>
              <w:noProof/>
            </w:rPr>
            <w:fldChar w:fldCharType="separate"/>
          </w:r>
          <w:r>
            <w:rPr>
              <w:noProof/>
            </w:rPr>
            <w:t>33</w:t>
          </w:r>
          <w:r>
            <w:rPr>
              <w:noProof/>
            </w:rPr>
            <w:fldChar w:fldCharType="end"/>
          </w:r>
        </w:p>
        <w:p w14:paraId="1CF56FAA"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8093029 \h </w:instrText>
          </w:r>
          <w:r>
            <w:rPr>
              <w:noProof/>
            </w:rPr>
          </w:r>
          <w:r>
            <w:rPr>
              <w:noProof/>
            </w:rPr>
            <w:fldChar w:fldCharType="separate"/>
          </w:r>
          <w:r>
            <w:rPr>
              <w:noProof/>
            </w:rPr>
            <w:t>33</w:t>
          </w:r>
          <w:r>
            <w:rPr>
              <w:noProof/>
            </w:rPr>
            <w:fldChar w:fldCharType="end"/>
          </w:r>
        </w:p>
        <w:p w14:paraId="0EC995AB"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8093030 \h </w:instrText>
          </w:r>
          <w:r>
            <w:rPr>
              <w:noProof/>
            </w:rPr>
          </w:r>
          <w:r>
            <w:rPr>
              <w:noProof/>
            </w:rPr>
            <w:fldChar w:fldCharType="separate"/>
          </w:r>
          <w:r>
            <w:rPr>
              <w:noProof/>
            </w:rPr>
            <w:t>34</w:t>
          </w:r>
          <w:r>
            <w:rPr>
              <w:noProof/>
            </w:rPr>
            <w:fldChar w:fldCharType="end"/>
          </w:r>
        </w:p>
        <w:p w14:paraId="667F6A7B"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8093031 \h </w:instrText>
          </w:r>
          <w:r>
            <w:rPr>
              <w:noProof/>
            </w:rPr>
          </w:r>
          <w:r>
            <w:rPr>
              <w:noProof/>
            </w:rPr>
            <w:fldChar w:fldCharType="separate"/>
          </w:r>
          <w:r>
            <w:rPr>
              <w:noProof/>
            </w:rPr>
            <w:t>35</w:t>
          </w:r>
          <w:r>
            <w:rPr>
              <w:noProof/>
            </w:rPr>
            <w:fldChar w:fldCharType="end"/>
          </w:r>
        </w:p>
        <w:p w14:paraId="4124D4B7"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32 \h </w:instrText>
          </w:r>
          <w:r>
            <w:rPr>
              <w:noProof/>
            </w:rPr>
          </w:r>
          <w:r>
            <w:rPr>
              <w:noProof/>
            </w:rPr>
            <w:fldChar w:fldCharType="separate"/>
          </w:r>
          <w:r>
            <w:rPr>
              <w:noProof/>
            </w:rPr>
            <w:t>36</w:t>
          </w:r>
          <w:r>
            <w:rPr>
              <w:noProof/>
            </w:rPr>
            <w:fldChar w:fldCharType="end"/>
          </w:r>
        </w:p>
        <w:p w14:paraId="3D0136C4" w14:textId="77777777" w:rsidR="000665EA" w:rsidRDefault="000665EA">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8093033 \h </w:instrText>
          </w:r>
          <w:r>
            <w:rPr>
              <w:noProof/>
            </w:rPr>
          </w:r>
          <w:r>
            <w:rPr>
              <w:noProof/>
            </w:rPr>
            <w:fldChar w:fldCharType="separate"/>
          </w:r>
          <w:r>
            <w:rPr>
              <w:noProof/>
            </w:rPr>
            <w:t>37</w:t>
          </w:r>
          <w:r>
            <w:rPr>
              <w:noProof/>
            </w:rPr>
            <w:fldChar w:fldCharType="end"/>
          </w:r>
        </w:p>
        <w:p w14:paraId="729EBF36"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8093034 \h </w:instrText>
          </w:r>
          <w:r>
            <w:rPr>
              <w:noProof/>
            </w:rPr>
          </w:r>
          <w:r>
            <w:rPr>
              <w:noProof/>
            </w:rPr>
            <w:fldChar w:fldCharType="separate"/>
          </w:r>
          <w:r>
            <w:rPr>
              <w:noProof/>
            </w:rPr>
            <w:t>37</w:t>
          </w:r>
          <w:r>
            <w:rPr>
              <w:noProof/>
            </w:rPr>
            <w:fldChar w:fldCharType="end"/>
          </w:r>
        </w:p>
        <w:p w14:paraId="4F1A7BCB"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4.1.1</w:t>
          </w:r>
          <w:r>
            <w:rPr>
              <w:rFonts w:asciiTheme="minorHAnsi" w:hAnsiTheme="minorHAnsi"/>
              <w:smallCaps w:val="0"/>
              <w:noProof/>
              <w:sz w:val="24"/>
              <w:szCs w:val="24"/>
              <w:lang w:eastAsia="ja-JP"/>
            </w:rPr>
            <w:tab/>
          </w:r>
          <w:r w:rsidRPr="00437BBF">
            <w:rPr>
              <w:rFonts w:cs="Times New Roman"/>
              <w:noProof/>
            </w:rPr>
            <w:t>Class Hierarchy</w:t>
          </w:r>
          <w:r>
            <w:rPr>
              <w:noProof/>
            </w:rPr>
            <w:tab/>
          </w:r>
          <w:r>
            <w:rPr>
              <w:noProof/>
            </w:rPr>
            <w:fldChar w:fldCharType="begin"/>
          </w:r>
          <w:r>
            <w:rPr>
              <w:noProof/>
            </w:rPr>
            <w:instrText xml:space="preserve"> PAGEREF _Toc268093035 \h </w:instrText>
          </w:r>
          <w:r>
            <w:rPr>
              <w:noProof/>
            </w:rPr>
          </w:r>
          <w:r>
            <w:rPr>
              <w:noProof/>
            </w:rPr>
            <w:fldChar w:fldCharType="separate"/>
          </w:r>
          <w:r>
            <w:rPr>
              <w:noProof/>
            </w:rPr>
            <w:t>38</w:t>
          </w:r>
          <w:r>
            <w:rPr>
              <w:noProof/>
            </w:rPr>
            <w:fldChar w:fldCharType="end"/>
          </w:r>
        </w:p>
        <w:p w14:paraId="460BFA48"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4.1.2</w:t>
          </w:r>
          <w:r>
            <w:rPr>
              <w:rFonts w:asciiTheme="minorHAnsi" w:hAnsiTheme="minorHAnsi"/>
              <w:smallCaps w:val="0"/>
              <w:noProof/>
              <w:sz w:val="24"/>
              <w:szCs w:val="24"/>
              <w:lang w:eastAsia="ja-JP"/>
            </w:rPr>
            <w:tab/>
          </w:r>
          <w:r w:rsidRPr="00437BBF">
            <w:rPr>
              <w:rFonts w:cs="Times New Roman"/>
              <w:noProof/>
            </w:rPr>
            <w:t>Properties</w:t>
          </w:r>
          <w:r>
            <w:rPr>
              <w:noProof/>
            </w:rPr>
            <w:tab/>
          </w:r>
          <w:r>
            <w:rPr>
              <w:noProof/>
            </w:rPr>
            <w:fldChar w:fldCharType="begin"/>
          </w:r>
          <w:r>
            <w:rPr>
              <w:noProof/>
            </w:rPr>
            <w:instrText xml:space="preserve"> PAGEREF _Toc268093036 \h </w:instrText>
          </w:r>
          <w:r>
            <w:rPr>
              <w:noProof/>
            </w:rPr>
          </w:r>
          <w:r>
            <w:rPr>
              <w:noProof/>
            </w:rPr>
            <w:fldChar w:fldCharType="separate"/>
          </w:r>
          <w:r>
            <w:rPr>
              <w:noProof/>
            </w:rPr>
            <w:t>39</w:t>
          </w:r>
          <w:r>
            <w:rPr>
              <w:noProof/>
            </w:rPr>
            <w:fldChar w:fldCharType="end"/>
          </w:r>
        </w:p>
        <w:p w14:paraId="548D6656"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4.1.3</w:t>
          </w:r>
          <w:r>
            <w:rPr>
              <w:rFonts w:asciiTheme="minorHAnsi" w:hAnsiTheme="minorHAnsi"/>
              <w:smallCaps w:val="0"/>
              <w:noProof/>
              <w:sz w:val="24"/>
              <w:szCs w:val="24"/>
              <w:lang w:eastAsia="ja-JP"/>
            </w:rPr>
            <w:tab/>
          </w:r>
          <w:r w:rsidRPr="00437BBF">
            <w:rPr>
              <w:rFonts w:cs="Times New Roman"/>
              <w:noProof/>
            </w:rPr>
            <w:t>Expressing Semantics</w:t>
          </w:r>
          <w:r>
            <w:rPr>
              <w:noProof/>
            </w:rPr>
            <w:tab/>
          </w:r>
          <w:r>
            <w:rPr>
              <w:noProof/>
            </w:rPr>
            <w:fldChar w:fldCharType="begin"/>
          </w:r>
          <w:r>
            <w:rPr>
              <w:noProof/>
            </w:rPr>
            <w:instrText xml:space="preserve"> PAGEREF _Toc268093037 \h </w:instrText>
          </w:r>
          <w:r>
            <w:rPr>
              <w:noProof/>
            </w:rPr>
          </w:r>
          <w:r>
            <w:rPr>
              <w:noProof/>
            </w:rPr>
            <w:fldChar w:fldCharType="separate"/>
          </w:r>
          <w:r>
            <w:rPr>
              <w:noProof/>
            </w:rPr>
            <w:t>40</w:t>
          </w:r>
          <w:r>
            <w:rPr>
              <w:noProof/>
            </w:rPr>
            <w:fldChar w:fldCharType="end"/>
          </w:r>
        </w:p>
        <w:p w14:paraId="4F9BC456"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8093038 \h </w:instrText>
          </w:r>
          <w:r>
            <w:rPr>
              <w:noProof/>
            </w:rPr>
          </w:r>
          <w:r>
            <w:rPr>
              <w:noProof/>
            </w:rPr>
            <w:fldChar w:fldCharType="separate"/>
          </w:r>
          <w:r>
            <w:rPr>
              <w:noProof/>
            </w:rPr>
            <w:t>44</w:t>
          </w:r>
          <w:r>
            <w:rPr>
              <w:noProof/>
            </w:rPr>
            <w:fldChar w:fldCharType="end"/>
          </w:r>
        </w:p>
        <w:p w14:paraId="25C801F1"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8093039 \h </w:instrText>
          </w:r>
          <w:r>
            <w:rPr>
              <w:noProof/>
            </w:rPr>
          </w:r>
          <w:r>
            <w:rPr>
              <w:noProof/>
            </w:rPr>
            <w:fldChar w:fldCharType="separate"/>
          </w:r>
          <w:r>
            <w:rPr>
              <w:noProof/>
            </w:rPr>
            <w:t>52</w:t>
          </w:r>
          <w:r>
            <w:rPr>
              <w:noProof/>
            </w:rPr>
            <w:fldChar w:fldCharType="end"/>
          </w:r>
        </w:p>
        <w:p w14:paraId="04FF4735"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40 \h </w:instrText>
          </w:r>
          <w:r>
            <w:rPr>
              <w:noProof/>
            </w:rPr>
          </w:r>
          <w:r>
            <w:rPr>
              <w:noProof/>
            </w:rPr>
            <w:fldChar w:fldCharType="separate"/>
          </w:r>
          <w:r>
            <w:rPr>
              <w:noProof/>
            </w:rPr>
            <w:t>54</w:t>
          </w:r>
          <w:r>
            <w:rPr>
              <w:noProof/>
            </w:rPr>
            <w:fldChar w:fldCharType="end"/>
          </w:r>
        </w:p>
        <w:p w14:paraId="505B68C3"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5</w:t>
          </w:r>
          <w:r>
            <w:rPr>
              <w:rFonts w:asciiTheme="minorHAnsi" w:hAnsiTheme="minorHAnsi"/>
              <w:b w:val="0"/>
              <w:caps w:val="0"/>
              <w:noProof/>
              <w:sz w:val="24"/>
              <w:szCs w:val="24"/>
              <w:u w:val="none"/>
              <w:lang w:eastAsia="ja-JP"/>
            </w:rPr>
            <w:tab/>
          </w:r>
          <w:r w:rsidRPr="00437BBF">
            <w:rPr>
              <w:rFonts w:cs="Times New Roman"/>
              <w:noProof/>
            </w:rPr>
            <w:t>IMPLEMENTATION</w:t>
          </w:r>
          <w:r>
            <w:rPr>
              <w:noProof/>
            </w:rPr>
            <w:tab/>
          </w:r>
          <w:r>
            <w:rPr>
              <w:noProof/>
            </w:rPr>
            <w:fldChar w:fldCharType="begin"/>
          </w:r>
          <w:r>
            <w:rPr>
              <w:noProof/>
            </w:rPr>
            <w:instrText xml:space="preserve"> PAGEREF _Toc268093041 \h </w:instrText>
          </w:r>
          <w:r>
            <w:rPr>
              <w:noProof/>
            </w:rPr>
          </w:r>
          <w:r>
            <w:rPr>
              <w:noProof/>
            </w:rPr>
            <w:fldChar w:fldCharType="separate"/>
          </w:r>
          <w:r>
            <w:rPr>
              <w:noProof/>
            </w:rPr>
            <w:t>55</w:t>
          </w:r>
          <w:r>
            <w:rPr>
              <w:noProof/>
            </w:rPr>
            <w:fldChar w:fldCharType="end"/>
          </w:r>
        </w:p>
        <w:p w14:paraId="5DCED6A2"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Java</w:t>
          </w:r>
          <w:r>
            <w:rPr>
              <w:noProof/>
            </w:rPr>
            <w:tab/>
          </w:r>
          <w:r>
            <w:rPr>
              <w:noProof/>
            </w:rPr>
            <w:fldChar w:fldCharType="begin"/>
          </w:r>
          <w:r>
            <w:rPr>
              <w:noProof/>
            </w:rPr>
            <w:instrText xml:space="preserve"> PAGEREF _Toc268093042 \h </w:instrText>
          </w:r>
          <w:r>
            <w:rPr>
              <w:noProof/>
            </w:rPr>
          </w:r>
          <w:r>
            <w:rPr>
              <w:noProof/>
            </w:rPr>
            <w:fldChar w:fldCharType="separate"/>
          </w:r>
          <w:r>
            <w:rPr>
              <w:noProof/>
            </w:rPr>
            <w:t>55</w:t>
          </w:r>
          <w:r>
            <w:rPr>
              <w:noProof/>
            </w:rPr>
            <w:fldChar w:fldCharType="end"/>
          </w:r>
        </w:p>
        <w:p w14:paraId="630CDDDD"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093043 \h </w:instrText>
          </w:r>
          <w:r>
            <w:rPr>
              <w:noProof/>
            </w:rPr>
          </w:r>
          <w:r>
            <w:rPr>
              <w:noProof/>
            </w:rPr>
            <w:fldChar w:fldCharType="separate"/>
          </w:r>
          <w:r>
            <w:rPr>
              <w:noProof/>
            </w:rPr>
            <w:t>55</w:t>
          </w:r>
          <w:r>
            <w:rPr>
              <w:noProof/>
            </w:rPr>
            <w:fldChar w:fldCharType="end"/>
          </w:r>
        </w:p>
        <w:p w14:paraId="7FA85F64"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Software Process</w:t>
          </w:r>
          <w:r>
            <w:rPr>
              <w:noProof/>
            </w:rPr>
            <w:tab/>
          </w:r>
          <w:r>
            <w:rPr>
              <w:noProof/>
            </w:rPr>
            <w:fldChar w:fldCharType="begin"/>
          </w:r>
          <w:r>
            <w:rPr>
              <w:noProof/>
            </w:rPr>
            <w:instrText xml:space="preserve"> PAGEREF _Toc268093044 \h </w:instrText>
          </w:r>
          <w:r>
            <w:rPr>
              <w:noProof/>
            </w:rPr>
          </w:r>
          <w:r>
            <w:rPr>
              <w:noProof/>
            </w:rPr>
            <w:fldChar w:fldCharType="separate"/>
          </w:r>
          <w:r>
            <w:rPr>
              <w:noProof/>
            </w:rPr>
            <w:t>55</w:t>
          </w:r>
          <w:r>
            <w:rPr>
              <w:noProof/>
            </w:rPr>
            <w:fldChar w:fldCharType="end"/>
          </w:r>
        </w:p>
        <w:p w14:paraId="7960860C"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4</w:t>
          </w:r>
          <w:r>
            <w:rPr>
              <w:rFonts w:asciiTheme="minorHAnsi" w:hAnsiTheme="minorHAnsi"/>
              <w:b w:val="0"/>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8093045 \h </w:instrText>
          </w:r>
          <w:r>
            <w:rPr>
              <w:noProof/>
            </w:rPr>
          </w:r>
          <w:r>
            <w:rPr>
              <w:noProof/>
            </w:rPr>
            <w:fldChar w:fldCharType="separate"/>
          </w:r>
          <w:r>
            <w:rPr>
              <w:noProof/>
            </w:rPr>
            <w:t>55</w:t>
          </w:r>
          <w:r>
            <w:rPr>
              <w:noProof/>
            </w:rPr>
            <w:fldChar w:fldCharType="end"/>
          </w:r>
        </w:p>
        <w:p w14:paraId="07036AFB"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5</w:t>
          </w:r>
          <w:r>
            <w:rPr>
              <w:rFonts w:asciiTheme="minorHAnsi" w:hAnsiTheme="minorHAnsi"/>
              <w:b w:val="0"/>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8093046 \h </w:instrText>
          </w:r>
          <w:r>
            <w:rPr>
              <w:noProof/>
            </w:rPr>
          </w:r>
          <w:r>
            <w:rPr>
              <w:noProof/>
            </w:rPr>
            <w:fldChar w:fldCharType="separate"/>
          </w:r>
          <w:r>
            <w:rPr>
              <w:noProof/>
            </w:rPr>
            <w:t>55</w:t>
          </w:r>
          <w:r>
            <w:rPr>
              <w:noProof/>
            </w:rPr>
            <w:fldChar w:fldCharType="end"/>
          </w:r>
        </w:p>
        <w:p w14:paraId="292BD2F6"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6</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8093047 \h </w:instrText>
          </w:r>
          <w:r>
            <w:rPr>
              <w:noProof/>
            </w:rPr>
          </w:r>
          <w:r>
            <w:rPr>
              <w:noProof/>
            </w:rPr>
            <w:fldChar w:fldCharType="separate"/>
          </w:r>
          <w:r>
            <w:rPr>
              <w:noProof/>
            </w:rPr>
            <w:t>55</w:t>
          </w:r>
          <w:r>
            <w:rPr>
              <w:noProof/>
            </w:rPr>
            <w:fldChar w:fldCharType="end"/>
          </w:r>
        </w:p>
        <w:p w14:paraId="1148EE8D"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5.7</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48 \h </w:instrText>
          </w:r>
          <w:r>
            <w:rPr>
              <w:noProof/>
            </w:rPr>
          </w:r>
          <w:r>
            <w:rPr>
              <w:noProof/>
            </w:rPr>
            <w:fldChar w:fldCharType="separate"/>
          </w:r>
          <w:r>
            <w:rPr>
              <w:noProof/>
            </w:rPr>
            <w:t>55</w:t>
          </w:r>
          <w:r>
            <w:rPr>
              <w:noProof/>
            </w:rPr>
            <w:fldChar w:fldCharType="end"/>
          </w:r>
        </w:p>
        <w:p w14:paraId="35F46021"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6</w:t>
          </w:r>
          <w:r>
            <w:rPr>
              <w:rFonts w:asciiTheme="minorHAnsi" w:hAnsiTheme="minorHAnsi"/>
              <w:b w:val="0"/>
              <w:caps w:val="0"/>
              <w:noProof/>
              <w:sz w:val="24"/>
              <w:szCs w:val="24"/>
              <w:u w:val="none"/>
              <w:lang w:eastAsia="ja-JP"/>
            </w:rPr>
            <w:tab/>
          </w:r>
          <w:r w:rsidRPr="00437BBF">
            <w:rPr>
              <w:rFonts w:cs="Times New Roman"/>
              <w:noProof/>
            </w:rPr>
            <w:t>TESTING</w:t>
          </w:r>
          <w:r>
            <w:rPr>
              <w:noProof/>
            </w:rPr>
            <w:tab/>
          </w:r>
          <w:r>
            <w:rPr>
              <w:noProof/>
            </w:rPr>
            <w:fldChar w:fldCharType="begin"/>
          </w:r>
          <w:r>
            <w:rPr>
              <w:noProof/>
            </w:rPr>
            <w:instrText xml:space="preserve"> PAGEREF _Toc268093049 \h </w:instrText>
          </w:r>
          <w:r>
            <w:rPr>
              <w:noProof/>
            </w:rPr>
          </w:r>
          <w:r>
            <w:rPr>
              <w:noProof/>
            </w:rPr>
            <w:fldChar w:fldCharType="separate"/>
          </w:r>
          <w:r>
            <w:rPr>
              <w:noProof/>
            </w:rPr>
            <w:t>56</w:t>
          </w:r>
          <w:r>
            <w:rPr>
              <w:noProof/>
            </w:rPr>
            <w:fldChar w:fldCharType="end"/>
          </w:r>
        </w:p>
        <w:p w14:paraId="7B18A1B5"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8093050 \h </w:instrText>
          </w:r>
          <w:r>
            <w:rPr>
              <w:noProof/>
            </w:rPr>
          </w:r>
          <w:r>
            <w:rPr>
              <w:noProof/>
            </w:rPr>
            <w:fldChar w:fldCharType="separate"/>
          </w:r>
          <w:r>
            <w:rPr>
              <w:noProof/>
            </w:rPr>
            <w:t>56</w:t>
          </w:r>
          <w:r>
            <w:rPr>
              <w:noProof/>
            </w:rPr>
            <w:fldChar w:fldCharType="end"/>
          </w:r>
        </w:p>
        <w:p w14:paraId="7B00A725"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8093051 \h </w:instrText>
          </w:r>
          <w:r>
            <w:rPr>
              <w:noProof/>
            </w:rPr>
          </w:r>
          <w:r>
            <w:rPr>
              <w:noProof/>
            </w:rPr>
            <w:fldChar w:fldCharType="separate"/>
          </w:r>
          <w:r>
            <w:rPr>
              <w:noProof/>
            </w:rPr>
            <w:t>56</w:t>
          </w:r>
          <w:r>
            <w:rPr>
              <w:noProof/>
            </w:rPr>
            <w:fldChar w:fldCharType="end"/>
          </w:r>
        </w:p>
        <w:p w14:paraId="63192329"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52 \h </w:instrText>
          </w:r>
          <w:r>
            <w:rPr>
              <w:noProof/>
            </w:rPr>
          </w:r>
          <w:r>
            <w:rPr>
              <w:noProof/>
            </w:rPr>
            <w:fldChar w:fldCharType="separate"/>
          </w:r>
          <w:r>
            <w:rPr>
              <w:noProof/>
            </w:rPr>
            <w:t>56</w:t>
          </w:r>
          <w:r>
            <w:rPr>
              <w:noProof/>
            </w:rPr>
            <w:fldChar w:fldCharType="end"/>
          </w:r>
        </w:p>
        <w:p w14:paraId="5666CB50"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7</w:t>
          </w:r>
          <w:r>
            <w:rPr>
              <w:rFonts w:asciiTheme="minorHAnsi" w:hAnsiTheme="minorHAnsi"/>
              <w:b w:val="0"/>
              <w:caps w:val="0"/>
              <w:noProof/>
              <w:sz w:val="24"/>
              <w:szCs w:val="24"/>
              <w:u w:val="none"/>
              <w:lang w:eastAsia="ja-JP"/>
            </w:rPr>
            <w:tab/>
          </w:r>
          <w:r w:rsidRPr="00437BBF">
            <w:rPr>
              <w:rFonts w:cs="Times New Roman"/>
              <w:noProof/>
            </w:rPr>
            <w:t>EVALUATION AND CRITICAL ANALYSIS</w:t>
          </w:r>
          <w:r>
            <w:rPr>
              <w:noProof/>
            </w:rPr>
            <w:tab/>
          </w:r>
          <w:r>
            <w:rPr>
              <w:noProof/>
            </w:rPr>
            <w:fldChar w:fldCharType="begin"/>
          </w:r>
          <w:r>
            <w:rPr>
              <w:noProof/>
            </w:rPr>
            <w:instrText xml:space="preserve"> PAGEREF _Toc268093053 \h </w:instrText>
          </w:r>
          <w:r>
            <w:rPr>
              <w:noProof/>
            </w:rPr>
          </w:r>
          <w:r>
            <w:rPr>
              <w:noProof/>
            </w:rPr>
            <w:fldChar w:fldCharType="separate"/>
          </w:r>
          <w:r>
            <w:rPr>
              <w:noProof/>
            </w:rPr>
            <w:t>57</w:t>
          </w:r>
          <w:r>
            <w:rPr>
              <w:noProof/>
            </w:rPr>
            <w:fldChar w:fldCharType="end"/>
          </w:r>
        </w:p>
        <w:p w14:paraId="409299B9"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8093054 \h </w:instrText>
          </w:r>
          <w:r>
            <w:rPr>
              <w:noProof/>
            </w:rPr>
          </w:r>
          <w:r>
            <w:rPr>
              <w:noProof/>
            </w:rPr>
            <w:fldChar w:fldCharType="separate"/>
          </w:r>
          <w:r>
            <w:rPr>
              <w:noProof/>
            </w:rPr>
            <w:t>57</w:t>
          </w:r>
          <w:r>
            <w:rPr>
              <w:noProof/>
            </w:rPr>
            <w:fldChar w:fldCharType="end"/>
          </w:r>
        </w:p>
        <w:p w14:paraId="532029FE"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7.1.1</w:t>
          </w:r>
          <w:r>
            <w:rPr>
              <w:rFonts w:asciiTheme="minorHAnsi" w:hAnsiTheme="minorHAnsi"/>
              <w:smallCaps w:val="0"/>
              <w:noProof/>
              <w:sz w:val="24"/>
              <w:szCs w:val="24"/>
              <w:lang w:eastAsia="ja-JP"/>
            </w:rPr>
            <w:tab/>
          </w:r>
          <w:r w:rsidRPr="00437BBF">
            <w:rPr>
              <w:rFonts w:cs="Times New Roman"/>
              <w:noProof/>
            </w:rPr>
            <w:t>Questions</w:t>
          </w:r>
          <w:r>
            <w:rPr>
              <w:noProof/>
            </w:rPr>
            <w:tab/>
          </w:r>
          <w:r>
            <w:rPr>
              <w:noProof/>
            </w:rPr>
            <w:fldChar w:fldCharType="begin"/>
          </w:r>
          <w:r>
            <w:rPr>
              <w:noProof/>
            </w:rPr>
            <w:instrText xml:space="preserve"> PAGEREF _Toc268093055 \h </w:instrText>
          </w:r>
          <w:r>
            <w:rPr>
              <w:noProof/>
            </w:rPr>
          </w:r>
          <w:r>
            <w:rPr>
              <w:noProof/>
            </w:rPr>
            <w:fldChar w:fldCharType="separate"/>
          </w:r>
          <w:r>
            <w:rPr>
              <w:noProof/>
            </w:rPr>
            <w:t>57</w:t>
          </w:r>
          <w:r>
            <w:rPr>
              <w:noProof/>
            </w:rPr>
            <w:fldChar w:fldCharType="end"/>
          </w:r>
        </w:p>
        <w:p w14:paraId="13F7E2AC"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7.1.2</w:t>
          </w:r>
          <w:r>
            <w:rPr>
              <w:rFonts w:asciiTheme="minorHAnsi" w:hAnsiTheme="minorHAnsi"/>
              <w:smallCaps w:val="0"/>
              <w:noProof/>
              <w:sz w:val="24"/>
              <w:szCs w:val="24"/>
              <w:lang w:eastAsia="ja-JP"/>
            </w:rPr>
            <w:tab/>
          </w:r>
          <w:r w:rsidRPr="00437BBF">
            <w:rPr>
              <w:rFonts w:cs="Times New Roman"/>
              <w:noProof/>
            </w:rPr>
            <w:t>Participants</w:t>
          </w:r>
          <w:r>
            <w:rPr>
              <w:noProof/>
            </w:rPr>
            <w:tab/>
          </w:r>
          <w:r>
            <w:rPr>
              <w:noProof/>
            </w:rPr>
            <w:fldChar w:fldCharType="begin"/>
          </w:r>
          <w:r>
            <w:rPr>
              <w:noProof/>
            </w:rPr>
            <w:instrText xml:space="preserve"> PAGEREF _Toc268093056 \h </w:instrText>
          </w:r>
          <w:r>
            <w:rPr>
              <w:noProof/>
            </w:rPr>
          </w:r>
          <w:r>
            <w:rPr>
              <w:noProof/>
            </w:rPr>
            <w:fldChar w:fldCharType="separate"/>
          </w:r>
          <w:r>
            <w:rPr>
              <w:noProof/>
            </w:rPr>
            <w:t>57</w:t>
          </w:r>
          <w:r>
            <w:rPr>
              <w:noProof/>
            </w:rPr>
            <w:fldChar w:fldCharType="end"/>
          </w:r>
        </w:p>
        <w:p w14:paraId="27BF9B74"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7.1.3</w:t>
          </w:r>
          <w:r>
            <w:rPr>
              <w:rFonts w:asciiTheme="minorHAnsi" w:hAnsiTheme="minorHAnsi"/>
              <w:smallCaps w:val="0"/>
              <w:noProof/>
              <w:sz w:val="24"/>
              <w:szCs w:val="24"/>
              <w:lang w:eastAsia="ja-JP"/>
            </w:rPr>
            <w:tab/>
          </w:r>
          <w:r w:rsidRPr="00437BBF">
            <w:rPr>
              <w:rFonts w:cs="Times New Roman"/>
              <w:noProof/>
            </w:rPr>
            <w:t>Results</w:t>
          </w:r>
          <w:r>
            <w:rPr>
              <w:noProof/>
            </w:rPr>
            <w:tab/>
          </w:r>
          <w:r>
            <w:rPr>
              <w:noProof/>
            </w:rPr>
            <w:fldChar w:fldCharType="begin"/>
          </w:r>
          <w:r>
            <w:rPr>
              <w:noProof/>
            </w:rPr>
            <w:instrText xml:space="preserve"> PAGEREF _Toc268093057 \h </w:instrText>
          </w:r>
          <w:r>
            <w:rPr>
              <w:noProof/>
            </w:rPr>
          </w:r>
          <w:r>
            <w:rPr>
              <w:noProof/>
            </w:rPr>
            <w:fldChar w:fldCharType="separate"/>
          </w:r>
          <w:r>
            <w:rPr>
              <w:noProof/>
            </w:rPr>
            <w:t>57</w:t>
          </w:r>
          <w:r>
            <w:rPr>
              <w:noProof/>
            </w:rPr>
            <w:fldChar w:fldCharType="end"/>
          </w:r>
        </w:p>
        <w:p w14:paraId="7CBB891A" w14:textId="77777777" w:rsidR="000665EA" w:rsidRDefault="000665EA">
          <w:pPr>
            <w:pStyle w:val="TOC3"/>
            <w:tabs>
              <w:tab w:val="left" w:pos="680"/>
              <w:tab w:val="right" w:pos="8290"/>
            </w:tabs>
            <w:rPr>
              <w:rFonts w:asciiTheme="minorHAnsi" w:hAnsiTheme="minorHAnsi"/>
              <w:smallCaps w:val="0"/>
              <w:noProof/>
              <w:sz w:val="24"/>
              <w:szCs w:val="24"/>
              <w:lang w:eastAsia="ja-JP"/>
            </w:rPr>
          </w:pPr>
          <w:r w:rsidRPr="00437BBF">
            <w:rPr>
              <w:rFonts w:cs="Times New Roman"/>
              <w:noProof/>
            </w:rPr>
            <w:t>7.1.4</w:t>
          </w:r>
          <w:r>
            <w:rPr>
              <w:rFonts w:asciiTheme="minorHAnsi" w:hAnsiTheme="minorHAnsi"/>
              <w:smallCaps w:val="0"/>
              <w:noProof/>
              <w:sz w:val="24"/>
              <w:szCs w:val="24"/>
              <w:lang w:eastAsia="ja-JP"/>
            </w:rPr>
            <w:tab/>
          </w:r>
          <w:r w:rsidRPr="00437BBF">
            <w:rPr>
              <w:rFonts w:cs="Times New Roman"/>
              <w:noProof/>
            </w:rPr>
            <w:t>Hypothesis Acceptance</w:t>
          </w:r>
          <w:r>
            <w:rPr>
              <w:noProof/>
            </w:rPr>
            <w:tab/>
          </w:r>
          <w:r>
            <w:rPr>
              <w:noProof/>
            </w:rPr>
            <w:fldChar w:fldCharType="begin"/>
          </w:r>
          <w:r>
            <w:rPr>
              <w:noProof/>
            </w:rPr>
            <w:instrText xml:space="preserve"> PAGEREF _Toc268093058 \h </w:instrText>
          </w:r>
          <w:r>
            <w:rPr>
              <w:noProof/>
            </w:rPr>
          </w:r>
          <w:r>
            <w:rPr>
              <w:noProof/>
            </w:rPr>
            <w:fldChar w:fldCharType="separate"/>
          </w:r>
          <w:r>
            <w:rPr>
              <w:noProof/>
            </w:rPr>
            <w:t>57</w:t>
          </w:r>
          <w:r>
            <w:rPr>
              <w:noProof/>
            </w:rPr>
            <w:fldChar w:fldCharType="end"/>
          </w:r>
        </w:p>
        <w:p w14:paraId="4187B417"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093059 \h </w:instrText>
          </w:r>
          <w:r>
            <w:rPr>
              <w:noProof/>
            </w:rPr>
          </w:r>
          <w:r>
            <w:rPr>
              <w:noProof/>
            </w:rPr>
            <w:fldChar w:fldCharType="separate"/>
          </w:r>
          <w:r>
            <w:rPr>
              <w:noProof/>
            </w:rPr>
            <w:t>57</w:t>
          </w:r>
          <w:r>
            <w:rPr>
              <w:noProof/>
            </w:rPr>
            <w:fldChar w:fldCharType="end"/>
          </w:r>
        </w:p>
        <w:p w14:paraId="0E14A3C3"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8</w:t>
          </w:r>
          <w:r>
            <w:rPr>
              <w:rFonts w:asciiTheme="minorHAnsi" w:hAnsiTheme="minorHAnsi"/>
              <w:b w:val="0"/>
              <w:caps w:val="0"/>
              <w:noProof/>
              <w:sz w:val="24"/>
              <w:szCs w:val="24"/>
              <w:u w:val="none"/>
              <w:lang w:eastAsia="ja-JP"/>
            </w:rPr>
            <w:tab/>
          </w:r>
          <w:r w:rsidRPr="00437BBF">
            <w:rPr>
              <w:rFonts w:cs="Times New Roman"/>
              <w:noProof/>
            </w:rPr>
            <w:t>CONCLUSION AND FUTURE WORK</w:t>
          </w:r>
          <w:r>
            <w:rPr>
              <w:noProof/>
            </w:rPr>
            <w:tab/>
          </w:r>
          <w:r>
            <w:rPr>
              <w:noProof/>
            </w:rPr>
            <w:fldChar w:fldCharType="begin"/>
          </w:r>
          <w:r>
            <w:rPr>
              <w:noProof/>
            </w:rPr>
            <w:instrText xml:space="preserve"> PAGEREF _Toc268093060 \h </w:instrText>
          </w:r>
          <w:r>
            <w:rPr>
              <w:noProof/>
            </w:rPr>
          </w:r>
          <w:r>
            <w:rPr>
              <w:noProof/>
            </w:rPr>
            <w:fldChar w:fldCharType="separate"/>
          </w:r>
          <w:r>
            <w:rPr>
              <w:noProof/>
            </w:rPr>
            <w:t>58</w:t>
          </w:r>
          <w:r>
            <w:rPr>
              <w:noProof/>
            </w:rPr>
            <w:fldChar w:fldCharType="end"/>
          </w:r>
        </w:p>
        <w:p w14:paraId="48DB154E"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8093061 \h </w:instrText>
          </w:r>
          <w:r>
            <w:rPr>
              <w:noProof/>
            </w:rPr>
          </w:r>
          <w:r>
            <w:rPr>
              <w:noProof/>
            </w:rPr>
            <w:fldChar w:fldCharType="separate"/>
          </w:r>
          <w:r>
            <w:rPr>
              <w:noProof/>
            </w:rPr>
            <w:t>58</w:t>
          </w:r>
          <w:r>
            <w:rPr>
              <w:noProof/>
            </w:rPr>
            <w:fldChar w:fldCharType="end"/>
          </w:r>
        </w:p>
        <w:p w14:paraId="17CD2449" w14:textId="77777777" w:rsidR="000665EA" w:rsidRDefault="000665EA">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8093062 \h </w:instrText>
          </w:r>
          <w:r>
            <w:rPr>
              <w:noProof/>
            </w:rPr>
          </w:r>
          <w:r>
            <w:rPr>
              <w:noProof/>
            </w:rPr>
            <w:fldChar w:fldCharType="separate"/>
          </w:r>
          <w:r>
            <w:rPr>
              <w:noProof/>
            </w:rPr>
            <w:t>58</w:t>
          </w:r>
          <w:r>
            <w:rPr>
              <w:noProof/>
            </w:rPr>
            <w:fldChar w:fldCharType="end"/>
          </w:r>
        </w:p>
        <w:p w14:paraId="33F5BAEB" w14:textId="77777777" w:rsidR="000665EA" w:rsidRDefault="000665EA">
          <w:pPr>
            <w:pStyle w:val="TOC1"/>
            <w:rPr>
              <w:rFonts w:asciiTheme="minorHAnsi" w:hAnsiTheme="minorHAnsi"/>
              <w:b w:val="0"/>
              <w:caps w:val="0"/>
              <w:noProof/>
              <w:sz w:val="24"/>
              <w:szCs w:val="24"/>
              <w:u w:val="none"/>
              <w:lang w:eastAsia="ja-JP"/>
            </w:rPr>
          </w:pPr>
          <w:r w:rsidRPr="00437BBF">
            <w:rPr>
              <w:rFonts w:cs="Times New Roman"/>
              <w:noProof/>
            </w:rPr>
            <w:t>REFERENCES</w:t>
          </w:r>
          <w:r>
            <w:rPr>
              <w:noProof/>
            </w:rPr>
            <w:tab/>
          </w:r>
          <w:r>
            <w:rPr>
              <w:noProof/>
            </w:rPr>
            <w:fldChar w:fldCharType="begin"/>
          </w:r>
          <w:r>
            <w:rPr>
              <w:noProof/>
            </w:rPr>
            <w:instrText xml:space="preserve"> PAGEREF _Toc268093063 \h </w:instrText>
          </w:r>
          <w:r>
            <w:rPr>
              <w:noProof/>
            </w:rPr>
          </w:r>
          <w:r>
            <w:rPr>
              <w:noProof/>
            </w:rPr>
            <w:fldChar w:fldCharType="separate"/>
          </w:r>
          <w:r>
            <w:rPr>
              <w:noProof/>
            </w:rPr>
            <w:t>59</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401D76">
          <w:rPr>
            <w:noProof/>
          </w:rPr>
          <w:t>11867</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8092996"/>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098D" w:rsidRPr="00F45A4F" w14:paraId="1303E037" w14:textId="77777777" w:rsidTr="00321178">
        <w:tc>
          <w:tcPr>
            <w:tcW w:w="4258" w:type="dxa"/>
          </w:tcPr>
          <w:p w14:paraId="2917349E" w14:textId="77777777" w:rsidR="0063098D" w:rsidRPr="00F45A4F" w:rsidRDefault="0063098D" w:rsidP="00CA4FD0">
            <w:pPr>
              <w:spacing w:line="360" w:lineRule="auto"/>
              <w:rPr>
                <w:rFonts w:cs="Times New Roman"/>
              </w:rPr>
            </w:pPr>
            <w:r w:rsidRPr="00F45A4F">
              <w:rPr>
                <w:rFonts w:cs="Times New Roman"/>
              </w:rPr>
              <w:t>AI</w:t>
            </w:r>
          </w:p>
        </w:tc>
        <w:tc>
          <w:tcPr>
            <w:tcW w:w="4258" w:type="dxa"/>
          </w:tcPr>
          <w:p w14:paraId="7A4A64A4" w14:textId="77777777" w:rsidR="0063098D" w:rsidRPr="00F45A4F" w:rsidRDefault="0063098D" w:rsidP="00CA4FD0">
            <w:pPr>
              <w:spacing w:line="360" w:lineRule="auto"/>
              <w:jc w:val="right"/>
              <w:rPr>
                <w:rFonts w:cs="Times New Roman"/>
              </w:rPr>
            </w:pPr>
            <w:r w:rsidRPr="00F45A4F">
              <w:rPr>
                <w:rFonts w:cs="Times New Roman"/>
              </w:rPr>
              <w:t>Artificial Intelligent</w:t>
            </w:r>
          </w:p>
        </w:tc>
      </w:tr>
      <w:tr w:rsidR="0063098D" w:rsidRPr="00F45A4F" w14:paraId="3B9E31CF" w14:textId="77777777" w:rsidTr="00321178">
        <w:tc>
          <w:tcPr>
            <w:tcW w:w="4258" w:type="dxa"/>
            <w:vAlign w:val="center"/>
          </w:tcPr>
          <w:p w14:paraId="16BD628B" w14:textId="77777777" w:rsidR="0063098D" w:rsidRPr="00F45A4F" w:rsidRDefault="0063098D" w:rsidP="00CA4FD0">
            <w:pPr>
              <w:spacing w:line="360" w:lineRule="auto"/>
              <w:rPr>
                <w:rFonts w:cs="Times New Roman"/>
              </w:rPr>
            </w:pPr>
            <w:r w:rsidRPr="00F45A4F">
              <w:rPr>
                <w:rFonts w:cs="Times New Roman"/>
              </w:rPr>
              <w:t>API</w:t>
            </w:r>
          </w:p>
        </w:tc>
        <w:tc>
          <w:tcPr>
            <w:tcW w:w="4258" w:type="dxa"/>
            <w:vAlign w:val="center"/>
          </w:tcPr>
          <w:p w14:paraId="7A7A29B0" w14:textId="77777777" w:rsidR="0063098D" w:rsidRPr="00F45A4F" w:rsidRDefault="0063098D" w:rsidP="00CA4FD0">
            <w:pPr>
              <w:spacing w:line="360" w:lineRule="auto"/>
              <w:jc w:val="right"/>
              <w:rPr>
                <w:rFonts w:cs="Times New Roman"/>
              </w:rPr>
            </w:pPr>
            <w:r w:rsidRPr="00F45A4F">
              <w:rPr>
                <w:rFonts w:cs="Times New Roman"/>
              </w:rPr>
              <w:t>Application Programming Interface</w:t>
            </w:r>
          </w:p>
        </w:tc>
      </w:tr>
      <w:tr w:rsidR="0063098D" w:rsidRPr="00F45A4F" w14:paraId="6E524AE1" w14:textId="77777777" w:rsidTr="00321178">
        <w:tc>
          <w:tcPr>
            <w:tcW w:w="4258" w:type="dxa"/>
            <w:vAlign w:val="center"/>
          </w:tcPr>
          <w:p w14:paraId="3EE9A931" w14:textId="77777777" w:rsidR="0063098D" w:rsidRPr="00F45A4F" w:rsidRDefault="0063098D" w:rsidP="00CA4FD0">
            <w:pPr>
              <w:spacing w:line="360" w:lineRule="auto"/>
              <w:rPr>
                <w:rFonts w:cs="Times New Roman"/>
              </w:rPr>
            </w:pPr>
            <w:r w:rsidRPr="00F45A4F">
              <w:rPr>
                <w:rFonts w:cs="Times New Roman"/>
              </w:rPr>
              <w:t>HTTP</w:t>
            </w:r>
          </w:p>
        </w:tc>
        <w:tc>
          <w:tcPr>
            <w:tcW w:w="4258" w:type="dxa"/>
            <w:vAlign w:val="center"/>
          </w:tcPr>
          <w:p w14:paraId="250C9239" w14:textId="77777777" w:rsidR="0063098D" w:rsidRPr="00F45A4F" w:rsidRDefault="0063098D" w:rsidP="00CA4FD0">
            <w:pPr>
              <w:spacing w:line="360" w:lineRule="auto"/>
              <w:jc w:val="right"/>
              <w:rPr>
                <w:rFonts w:cs="Times New Roman"/>
              </w:rPr>
            </w:pPr>
            <w:r w:rsidRPr="00F45A4F">
              <w:rPr>
                <w:rFonts w:cs="Times New Roman"/>
              </w:rPr>
              <w:t>Hypertext Transfer Protocol</w:t>
            </w:r>
          </w:p>
        </w:tc>
      </w:tr>
      <w:tr w:rsidR="0063098D" w:rsidRPr="00F45A4F" w14:paraId="6FAB638E" w14:textId="77777777" w:rsidTr="00321178">
        <w:tc>
          <w:tcPr>
            <w:tcW w:w="4258" w:type="dxa"/>
          </w:tcPr>
          <w:p w14:paraId="660F8017" w14:textId="77777777" w:rsidR="0063098D" w:rsidRPr="00F45A4F" w:rsidRDefault="0063098D" w:rsidP="00CA4FD0">
            <w:pPr>
              <w:spacing w:line="360" w:lineRule="auto"/>
              <w:rPr>
                <w:rFonts w:cs="Times New Roman"/>
              </w:rPr>
            </w:pPr>
            <w:r w:rsidRPr="00F45A4F">
              <w:rPr>
                <w:rFonts w:cs="Times New Roman"/>
              </w:rPr>
              <w:t>KR</w:t>
            </w:r>
          </w:p>
        </w:tc>
        <w:tc>
          <w:tcPr>
            <w:tcW w:w="4258" w:type="dxa"/>
          </w:tcPr>
          <w:p w14:paraId="7BB1D0FD" w14:textId="77777777" w:rsidR="0063098D" w:rsidRPr="00F45A4F" w:rsidRDefault="0063098D" w:rsidP="00CA4FD0">
            <w:pPr>
              <w:spacing w:line="360" w:lineRule="auto"/>
              <w:jc w:val="right"/>
              <w:rPr>
                <w:rFonts w:cs="Times New Roman"/>
              </w:rPr>
            </w:pPr>
            <w:r w:rsidRPr="00F45A4F">
              <w:rPr>
                <w:rFonts w:cs="Times New Roman"/>
              </w:rPr>
              <w:t>Knowledge Representation</w:t>
            </w:r>
          </w:p>
        </w:tc>
      </w:tr>
      <w:tr w:rsidR="0063098D" w:rsidRPr="00F45A4F" w14:paraId="79A9ACC8" w14:textId="77777777" w:rsidTr="00321178">
        <w:tc>
          <w:tcPr>
            <w:tcW w:w="4258" w:type="dxa"/>
            <w:vAlign w:val="center"/>
          </w:tcPr>
          <w:p w14:paraId="1D174349" w14:textId="77777777" w:rsidR="0063098D" w:rsidRPr="00F45A4F" w:rsidRDefault="0063098D" w:rsidP="00CA4FD0">
            <w:pPr>
              <w:spacing w:line="360" w:lineRule="auto"/>
              <w:rPr>
                <w:rFonts w:cs="Times New Roman"/>
              </w:rPr>
            </w:pPr>
            <w:r w:rsidRPr="00F45A4F">
              <w:rPr>
                <w:rFonts w:cs="Times New Roman"/>
              </w:rPr>
              <w:t>OWL</w:t>
            </w:r>
          </w:p>
        </w:tc>
        <w:tc>
          <w:tcPr>
            <w:tcW w:w="4258" w:type="dxa"/>
            <w:vAlign w:val="center"/>
          </w:tcPr>
          <w:p w14:paraId="207D155F" w14:textId="77777777" w:rsidR="0063098D" w:rsidRPr="00F45A4F" w:rsidRDefault="0063098D" w:rsidP="00CA4FD0">
            <w:pPr>
              <w:spacing w:line="360" w:lineRule="auto"/>
              <w:jc w:val="right"/>
              <w:rPr>
                <w:rFonts w:cs="Times New Roman"/>
              </w:rPr>
            </w:pPr>
            <w:r w:rsidRPr="00F45A4F">
              <w:rPr>
                <w:rFonts w:cs="Times New Roman"/>
              </w:rPr>
              <w:t>Web Ontology Language</w:t>
            </w:r>
          </w:p>
        </w:tc>
      </w:tr>
      <w:tr w:rsidR="0063098D" w:rsidRPr="00F45A4F" w14:paraId="53E4D3B6" w14:textId="77777777" w:rsidTr="00321178">
        <w:tc>
          <w:tcPr>
            <w:tcW w:w="4258" w:type="dxa"/>
            <w:vAlign w:val="center"/>
          </w:tcPr>
          <w:p w14:paraId="7D567B99" w14:textId="77777777" w:rsidR="0063098D" w:rsidRPr="00F45A4F" w:rsidRDefault="0063098D" w:rsidP="00CA4FD0">
            <w:pPr>
              <w:spacing w:line="360" w:lineRule="auto"/>
              <w:rPr>
                <w:rFonts w:cs="Times New Roman"/>
              </w:rPr>
            </w:pPr>
            <w:r w:rsidRPr="00F45A4F">
              <w:rPr>
                <w:rFonts w:cs="Times New Roman"/>
              </w:rPr>
              <w:t>RDF</w:t>
            </w:r>
          </w:p>
        </w:tc>
        <w:tc>
          <w:tcPr>
            <w:tcW w:w="4258" w:type="dxa"/>
            <w:vAlign w:val="center"/>
          </w:tcPr>
          <w:p w14:paraId="79D0A207" w14:textId="77777777" w:rsidR="0063098D" w:rsidRPr="00F45A4F" w:rsidRDefault="0063098D" w:rsidP="00CA4FD0">
            <w:pPr>
              <w:spacing w:line="360" w:lineRule="auto"/>
              <w:jc w:val="right"/>
              <w:rPr>
                <w:rFonts w:cs="Times New Roman"/>
              </w:rPr>
            </w:pPr>
            <w:r w:rsidRPr="00F45A4F">
              <w:rPr>
                <w:rFonts w:cs="Times New Roman"/>
              </w:rPr>
              <w:t>Resource Description Framework</w:t>
            </w:r>
          </w:p>
        </w:tc>
      </w:tr>
      <w:tr w:rsidR="0063098D" w:rsidRPr="00F45A4F" w14:paraId="19E6CBB9" w14:textId="77777777" w:rsidTr="00321178">
        <w:tc>
          <w:tcPr>
            <w:tcW w:w="4258" w:type="dxa"/>
            <w:vAlign w:val="center"/>
          </w:tcPr>
          <w:p w14:paraId="0C9ADFFC" w14:textId="77777777" w:rsidR="0063098D" w:rsidRPr="00F45A4F" w:rsidRDefault="0063098D" w:rsidP="00CA4FD0">
            <w:pPr>
              <w:spacing w:line="360" w:lineRule="auto"/>
              <w:rPr>
                <w:rFonts w:cs="Times New Roman"/>
              </w:rPr>
            </w:pPr>
            <w:r w:rsidRPr="00F45A4F">
              <w:rPr>
                <w:rFonts w:cs="Times New Roman"/>
              </w:rPr>
              <w:t>UI</w:t>
            </w:r>
          </w:p>
        </w:tc>
        <w:tc>
          <w:tcPr>
            <w:tcW w:w="4258" w:type="dxa"/>
            <w:vAlign w:val="center"/>
          </w:tcPr>
          <w:p w14:paraId="2C8F8B7B" w14:textId="77777777" w:rsidR="0063098D" w:rsidRPr="00F45A4F" w:rsidRDefault="0063098D" w:rsidP="00CA4FD0">
            <w:pPr>
              <w:spacing w:line="360" w:lineRule="auto"/>
              <w:jc w:val="right"/>
              <w:rPr>
                <w:rFonts w:cs="Times New Roman"/>
              </w:rPr>
            </w:pPr>
            <w:r w:rsidRPr="00F45A4F">
              <w:rPr>
                <w:rFonts w:cs="Times New Roman"/>
              </w:rPr>
              <w:t>User Interface</w:t>
            </w:r>
          </w:p>
        </w:tc>
      </w:tr>
      <w:tr w:rsidR="0063098D" w:rsidRPr="00F45A4F" w14:paraId="17B35C93" w14:textId="77777777" w:rsidTr="00321178">
        <w:tc>
          <w:tcPr>
            <w:tcW w:w="4258" w:type="dxa"/>
            <w:vAlign w:val="center"/>
          </w:tcPr>
          <w:p w14:paraId="46222A1C" w14:textId="77777777" w:rsidR="0063098D" w:rsidRPr="00F45A4F" w:rsidRDefault="0063098D" w:rsidP="00CA4FD0">
            <w:pPr>
              <w:spacing w:line="360" w:lineRule="auto"/>
              <w:rPr>
                <w:rFonts w:cs="Times New Roman"/>
              </w:rPr>
            </w:pPr>
            <w:r w:rsidRPr="00F45A4F">
              <w:rPr>
                <w:rFonts w:cs="Times New Roman"/>
              </w:rPr>
              <w:t>UML</w:t>
            </w:r>
          </w:p>
        </w:tc>
        <w:tc>
          <w:tcPr>
            <w:tcW w:w="4258" w:type="dxa"/>
            <w:vAlign w:val="center"/>
          </w:tcPr>
          <w:p w14:paraId="27B64CF7" w14:textId="77777777" w:rsidR="0063098D" w:rsidRPr="00F45A4F" w:rsidRDefault="0063098D" w:rsidP="00CA4FD0">
            <w:pPr>
              <w:spacing w:line="360" w:lineRule="auto"/>
              <w:jc w:val="right"/>
              <w:rPr>
                <w:rFonts w:cs="Times New Roman"/>
              </w:rPr>
            </w:pPr>
            <w:r w:rsidRPr="00F45A4F">
              <w:rPr>
                <w:rFonts w:cs="Times New Roman"/>
              </w:rPr>
              <w:t>Unified Modeling Language</w:t>
            </w:r>
          </w:p>
        </w:tc>
      </w:tr>
      <w:tr w:rsidR="0063098D" w:rsidRPr="00F45A4F" w14:paraId="12A16CFC" w14:textId="77777777" w:rsidTr="00321178">
        <w:tc>
          <w:tcPr>
            <w:tcW w:w="4258" w:type="dxa"/>
            <w:vAlign w:val="center"/>
          </w:tcPr>
          <w:p w14:paraId="56F339C2" w14:textId="77777777" w:rsidR="0063098D" w:rsidRPr="00F45A4F" w:rsidRDefault="0063098D" w:rsidP="00CA4FD0">
            <w:pPr>
              <w:spacing w:line="360" w:lineRule="auto"/>
              <w:rPr>
                <w:rFonts w:cs="Times New Roman"/>
              </w:rPr>
            </w:pPr>
            <w:r w:rsidRPr="00F45A4F">
              <w:rPr>
                <w:rFonts w:cs="Times New Roman"/>
              </w:rPr>
              <w:t>XML</w:t>
            </w:r>
          </w:p>
        </w:tc>
        <w:tc>
          <w:tcPr>
            <w:tcW w:w="4258" w:type="dxa"/>
            <w:vAlign w:val="center"/>
          </w:tcPr>
          <w:p w14:paraId="4BFBB6D2" w14:textId="77777777" w:rsidR="0063098D" w:rsidRPr="00F45A4F" w:rsidRDefault="0063098D" w:rsidP="00CA4FD0">
            <w:pPr>
              <w:spacing w:line="360" w:lineRule="auto"/>
              <w:jc w:val="right"/>
              <w:rPr>
                <w:rFonts w:cs="Times New Roman"/>
              </w:rPr>
            </w:pPr>
            <w:r w:rsidRPr="00F45A4F">
              <w:rPr>
                <w:rFonts w:cs="Times New Roman"/>
              </w:rPr>
              <w:t>Extensible Markup Language</w:t>
            </w:r>
          </w:p>
        </w:tc>
      </w:tr>
      <w:tr w:rsidR="0063098D" w:rsidRPr="00F45A4F" w14:paraId="3F9C0BBB" w14:textId="77777777" w:rsidTr="00321178">
        <w:tc>
          <w:tcPr>
            <w:tcW w:w="4258" w:type="dxa"/>
          </w:tcPr>
          <w:p w14:paraId="55DEB917" w14:textId="77777777" w:rsidR="0063098D" w:rsidRPr="00F45A4F" w:rsidRDefault="0063098D" w:rsidP="00CA4FD0">
            <w:pPr>
              <w:spacing w:line="360" w:lineRule="auto"/>
              <w:rPr>
                <w:rFonts w:cs="Times New Roman"/>
              </w:rPr>
            </w:pPr>
          </w:p>
        </w:tc>
        <w:tc>
          <w:tcPr>
            <w:tcW w:w="4258" w:type="dxa"/>
          </w:tcPr>
          <w:p w14:paraId="5C6F9460" w14:textId="77777777" w:rsidR="0063098D" w:rsidRPr="00F45A4F" w:rsidRDefault="0063098D" w:rsidP="00CA4FD0">
            <w:pPr>
              <w:spacing w:line="360" w:lineRule="auto"/>
              <w:jc w:val="right"/>
              <w:rPr>
                <w:rFonts w:cs="Times New Roman"/>
              </w:rPr>
            </w:pPr>
          </w:p>
        </w:tc>
      </w:tr>
      <w:tr w:rsidR="0063098D" w:rsidRPr="00F45A4F" w14:paraId="046F44FC" w14:textId="77777777" w:rsidTr="00321178">
        <w:tc>
          <w:tcPr>
            <w:tcW w:w="4258" w:type="dxa"/>
          </w:tcPr>
          <w:p w14:paraId="607ACB24" w14:textId="77777777" w:rsidR="0063098D" w:rsidRPr="00F45A4F" w:rsidRDefault="0063098D" w:rsidP="00CA4FD0">
            <w:pPr>
              <w:spacing w:line="360" w:lineRule="auto"/>
              <w:rPr>
                <w:rFonts w:cs="Times New Roman"/>
              </w:rPr>
            </w:pPr>
          </w:p>
        </w:tc>
        <w:tc>
          <w:tcPr>
            <w:tcW w:w="4258" w:type="dxa"/>
          </w:tcPr>
          <w:p w14:paraId="61D0057C" w14:textId="77777777" w:rsidR="0063098D" w:rsidRPr="00F45A4F" w:rsidRDefault="0063098D" w:rsidP="00CA4FD0">
            <w:pPr>
              <w:spacing w:line="360" w:lineRule="auto"/>
              <w:jc w:val="right"/>
              <w:rPr>
                <w:rFonts w:cs="Times New Roman"/>
              </w:rPr>
            </w:pP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8092997"/>
      <w:r w:rsidRPr="00F45A4F">
        <w:rPr>
          <w:rFonts w:cs="Times New Roman"/>
        </w:rPr>
        <w:t>LIST OF TABLES</w:t>
      </w:r>
      <w:bookmarkEnd w:id="3"/>
      <w:bookmarkEnd w:id="4"/>
      <w:bookmarkEnd w:id="5"/>
    </w:p>
    <w:p w14:paraId="37AAAD5C" w14:textId="77777777" w:rsidR="000665EA"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0665EA">
        <w:rPr>
          <w:noProof/>
        </w:rPr>
        <w:t>Table 1: Access user story</w:t>
      </w:r>
      <w:r w:rsidR="000665EA">
        <w:rPr>
          <w:noProof/>
        </w:rPr>
        <w:tab/>
      </w:r>
      <w:r w:rsidR="000665EA">
        <w:rPr>
          <w:noProof/>
        </w:rPr>
        <w:fldChar w:fldCharType="begin"/>
      </w:r>
      <w:r w:rsidR="000665EA">
        <w:rPr>
          <w:noProof/>
        </w:rPr>
        <w:instrText xml:space="preserve"> PAGEREF _Toc268093064 \h </w:instrText>
      </w:r>
      <w:r w:rsidR="000665EA">
        <w:rPr>
          <w:noProof/>
        </w:rPr>
      </w:r>
      <w:r w:rsidR="000665EA">
        <w:rPr>
          <w:noProof/>
        </w:rPr>
        <w:fldChar w:fldCharType="separate"/>
      </w:r>
      <w:r w:rsidR="000665EA">
        <w:rPr>
          <w:noProof/>
        </w:rPr>
        <w:t>44</w:t>
      </w:r>
      <w:r w:rsidR="000665EA">
        <w:rPr>
          <w:noProof/>
        </w:rPr>
        <w:fldChar w:fldCharType="end"/>
      </w:r>
    </w:p>
    <w:p w14:paraId="29C96B1B" w14:textId="77777777" w:rsidR="000665EA" w:rsidRDefault="000665EA">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093065 \h </w:instrText>
      </w:r>
      <w:r>
        <w:rPr>
          <w:noProof/>
        </w:rPr>
      </w:r>
      <w:r>
        <w:rPr>
          <w:noProof/>
        </w:rPr>
        <w:fldChar w:fldCharType="separate"/>
      </w:r>
      <w:r>
        <w:rPr>
          <w:noProof/>
        </w:rPr>
        <w:t>45</w:t>
      </w:r>
      <w:r>
        <w:rPr>
          <w:noProof/>
        </w:rPr>
        <w:fldChar w:fldCharType="end"/>
      </w:r>
    </w:p>
    <w:p w14:paraId="2F1EA5A1" w14:textId="77777777" w:rsidR="000665EA" w:rsidRDefault="000665EA">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093066 \h </w:instrText>
      </w:r>
      <w:r>
        <w:rPr>
          <w:noProof/>
        </w:rPr>
      </w:r>
      <w:r>
        <w:rPr>
          <w:noProof/>
        </w:rPr>
        <w:fldChar w:fldCharType="separate"/>
      </w:r>
      <w:r>
        <w:rPr>
          <w:noProof/>
        </w:rPr>
        <w:t>47</w:t>
      </w:r>
      <w:r>
        <w:rPr>
          <w:noProof/>
        </w:rPr>
        <w:fldChar w:fldCharType="end"/>
      </w:r>
    </w:p>
    <w:p w14:paraId="45C4DB84" w14:textId="77777777" w:rsidR="000665EA" w:rsidRDefault="000665EA">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093067 \h </w:instrText>
      </w:r>
      <w:r>
        <w:rPr>
          <w:noProof/>
        </w:rPr>
      </w:r>
      <w:r>
        <w:rPr>
          <w:noProof/>
        </w:rPr>
        <w:fldChar w:fldCharType="separate"/>
      </w:r>
      <w:r>
        <w:rPr>
          <w:noProof/>
        </w:rPr>
        <w:t>48</w:t>
      </w:r>
      <w:r>
        <w:rPr>
          <w:noProof/>
        </w:rPr>
        <w:fldChar w:fldCharType="end"/>
      </w:r>
    </w:p>
    <w:p w14:paraId="2C26427A" w14:textId="77777777" w:rsidR="000665EA" w:rsidRDefault="000665EA">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093068 \h </w:instrText>
      </w:r>
      <w:r>
        <w:rPr>
          <w:noProof/>
        </w:rPr>
      </w:r>
      <w:r>
        <w:rPr>
          <w:noProof/>
        </w:rPr>
        <w:fldChar w:fldCharType="separate"/>
      </w:r>
      <w:r>
        <w:rPr>
          <w:noProof/>
        </w:rPr>
        <w:t>49</w:t>
      </w:r>
      <w:r>
        <w:rPr>
          <w:noProof/>
        </w:rPr>
        <w:fldChar w:fldCharType="end"/>
      </w:r>
    </w:p>
    <w:p w14:paraId="52D10EE5" w14:textId="77777777" w:rsidR="000665EA" w:rsidRDefault="000665EA">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093069 \h </w:instrText>
      </w:r>
      <w:r>
        <w:rPr>
          <w:noProof/>
        </w:rPr>
      </w:r>
      <w:r>
        <w:rPr>
          <w:noProof/>
        </w:rPr>
        <w:fldChar w:fldCharType="separate"/>
      </w:r>
      <w:r>
        <w:rPr>
          <w:noProof/>
        </w:rPr>
        <w:t>50</w:t>
      </w:r>
      <w:r>
        <w:rPr>
          <w:noProof/>
        </w:rPr>
        <w:fldChar w:fldCharType="end"/>
      </w:r>
    </w:p>
    <w:p w14:paraId="39355975" w14:textId="77777777" w:rsidR="000665EA" w:rsidRDefault="000665EA">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093070 \h </w:instrText>
      </w:r>
      <w:r>
        <w:rPr>
          <w:noProof/>
        </w:rPr>
      </w:r>
      <w:r>
        <w:rPr>
          <w:noProof/>
        </w:rPr>
        <w:fldChar w:fldCharType="separate"/>
      </w:r>
      <w:r>
        <w:rPr>
          <w:noProof/>
        </w:rPr>
        <w:t>50</w:t>
      </w:r>
      <w:r>
        <w:rPr>
          <w:noProof/>
        </w:rPr>
        <w:fldChar w:fldCharType="end"/>
      </w:r>
    </w:p>
    <w:p w14:paraId="4EB5B76B" w14:textId="77777777" w:rsidR="000665EA" w:rsidRDefault="000665EA">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093071 \h </w:instrText>
      </w:r>
      <w:r>
        <w:rPr>
          <w:noProof/>
        </w:rPr>
      </w:r>
      <w:r>
        <w:rPr>
          <w:noProof/>
        </w:rPr>
        <w:fldChar w:fldCharType="separate"/>
      </w:r>
      <w:r>
        <w:rPr>
          <w:noProof/>
        </w:rPr>
        <w:t>51</w:t>
      </w:r>
      <w:r>
        <w:rPr>
          <w:noProof/>
        </w:rPr>
        <w:fldChar w:fldCharType="end"/>
      </w:r>
    </w:p>
    <w:p w14:paraId="2C4A5C83" w14:textId="77777777" w:rsidR="000665EA" w:rsidRDefault="000665EA">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093072 \h </w:instrText>
      </w:r>
      <w:r>
        <w:rPr>
          <w:noProof/>
        </w:rPr>
      </w:r>
      <w:r>
        <w:rPr>
          <w:noProof/>
        </w:rPr>
        <w:fldChar w:fldCharType="separate"/>
      </w:r>
      <w:r>
        <w:rPr>
          <w:noProof/>
        </w:rPr>
        <w:t>5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8092998"/>
      <w:r w:rsidRPr="00F45A4F">
        <w:rPr>
          <w:rFonts w:cs="Times New Roman"/>
        </w:rPr>
        <w:t>LIST OF FIGURES</w:t>
      </w:r>
      <w:bookmarkEnd w:id="6"/>
      <w:bookmarkEnd w:id="7"/>
      <w:bookmarkEnd w:id="8"/>
      <w:r w:rsidRPr="00F45A4F">
        <w:rPr>
          <w:rFonts w:cs="Times New Roman"/>
        </w:rPr>
        <w:t xml:space="preserve"> </w:t>
      </w:r>
    </w:p>
    <w:p w14:paraId="06771DD9" w14:textId="77777777" w:rsidR="000665EA"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0665EA">
        <w:rPr>
          <w:noProof/>
        </w:rPr>
        <w:t>Figure 1: The structure of OWL 2 [11]</w:t>
      </w:r>
      <w:r w:rsidR="000665EA">
        <w:rPr>
          <w:noProof/>
        </w:rPr>
        <w:tab/>
      </w:r>
      <w:r w:rsidR="000665EA">
        <w:rPr>
          <w:noProof/>
        </w:rPr>
        <w:fldChar w:fldCharType="begin"/>
      </w:r>
      <w:r w:rsidR="000665EA">
        <w:rPr>
          <w:noProof/>
        </w:rPr>
        <w:instrText xml:space="preserve"> PAGEREF _Toc268093073 \h </w:instrText>
      </w:r>
      <w:r w:rsidR="000665EA">
        <w:rPr>
          <w:noProof/>
        </w:rPr>
      </w:r>
      <w:r w:rsidR="000665EA">
        <w:rPr>
          <w:noProof/>
        </w:rPr>
        <w:fldChar w:fldCharType="separate"/>
      </w:r>
      <w:r w:rsidR="000665EA">
        <w:rPr>
          <w:noProof/>
        </w:rPr>
        <w:t>19</w:t>
      </w:r>
      <w:r w:rsidR="000665EA">
        <w:rPr>
          <w:noProof/>
        </w:rPr>
        <w:fldChar w:fldCharType="end"/>
      </w:r>
    </w:p>
    <w:p w14:paraId="22C0BB77" w14:textId="77777777" w:rsidR="000665EA" w:rsidRDefault="000665EA">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093074 \h </w:instrText>
      </w:r>
      <w:r>
        <w:rPr>
          <w:noProof/>
        </w:rPr>
      </w:r>
      <w:r>
        <w:rPr>
          <w:noProof/>
        </w:rPr>
        <w:fldChar w:fldCharType="separate"/>
      </w:r>
      <w:r>
        <w:rPr>
          <w:noProof/>
        </w:rPr>
        <w:t>21</w:t>
      </w:r>
      <w:r>
        <w:rPr>
          <w:noProof/>
        </w:rPr>
        <w:fldChar w:fldCharType="end"/>
      </w:r>
    </w:p>
    <w:p w14:paraId="56E48F75" w14:textId="77777777" w:rsidR="000665EA" w:rsidRDefault="000665EA">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093075 \h </w:instrText>
      </w:r>
      <w:r>
        <w:rPr>
          <w:noProof/>
        </w:rPr>
      </w:r>
      <w:r>
        <w:rPr>
          <w:noProof/>
        </w:rPr>
        <w:fldChar w:fldCharType="separate"/>
      </w:r>
      <w:r>
        <w:rPr>
          <w:noProof/>
        </w:rPr>
        <w:t>26</w:t>
      </w:r>
      <w:r>
        <w:rPr>
          <w:noProof/>
        </w:rPr>
        <w:fldChar w:fldCharType="end"/>
      </w:r>
    </w:p>
    <w:p w14:paraId="1960636F" w14:textId="77777777" w:rsidR="000665EA" w:rsidRDefault="000665EA">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093076 \h </w:instrText>
      </w:r>
      <w:r>
        <w:rPr>
          <w:noProof/>
        </w:rPr>
      </w:r>
      <w:r>
        <w:rPr>
          <w:noProof/>
        </w:rPr>
        <w:fldChar w:fldCharType="separate"/>
      </w:r>
      <w:r>
        <w:rPr>
          <w:noProof/>
        </w:rPr>
        <w:t>29</w:t>
      </w:r>
      <w:r>
        <w:rPr>
          <w:noProof/>
        </w:rPr>
        <w:fldChar w:fldCharType="end"/>
      </w:r>
    </w:p>
    <w:p w14:paraId="21D34A54" w14:textId="77777777" w:rsidR="000665EA" w:rsidRDefault="000665EA">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093077 \h </w:instrText>
      </w:r>
      <w:r>
        <w:rPr>
          <w:noProof/>
        </w:rPr>
      </w:r>
      <w:r>
        <w:rPr>
          <w:noProof/>
        </w:rPr>
        <w:fldChar w:fldCharType="separate"/>
      </w:r>
      <w:r>
        <w:rPr>
          <w:noProof/>
        </w:rPr>
        <w:t>38</w:t>
      </w:r>
      <w:r>
        <w:rPr>
          <w:noProof/>
        </w:rPr>
        <w:fldChar w:fldCharType="end"/>
      </w:r>
    </w:p>
    <w:p w14:paraId="41D74A6A" w14:textId="77777777" w:rsidR="000665EA" w:rsidRDefault="000665EA">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093078 \h </w:instrText>
      </w:r>
      <w:r>
        <w:rPr>
          <w:noProof/>
        </w:rPr>
      </w:r>
      <w:r>
        <w:rPr>
          <w:noProof/>
        </w:rPr>
        <w:fldChar w:fldCharType="separate"/>
      </w:r>
      <w:r>
        <w:rPr>
          <w:noProof/>
        </w:rPr>
        <w:t>39</w:t>
      </w:r>
      <w:r>
        <w:rPr>
          <w:noProof/>
        </w:rPr>
        <w:fldChar w:fldCharType="end"/>
      </w:r>
    </w:p>
    <w:p w14:paraId="7B4E8C70" w14:textId="77777777" w:rsidR="000665EA" w:rsidRDefault="000665EA">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093079 \h </w:instrText>
      </w:r>
      <w:r>
        <w:rPr>
          <w:noProof/>
        </w:rPr>
      </w:r>
      <w:r>
        <w:rPr>
          <w:noProof/>
        </w:rPr>
        <w:fldChar w:fldCharType="separate"/>
      </w:r>
      <w:r>
        <w:rPr>
          <w:noProof/>
        </w:rPr>
        <w:t>40</w:t>
      </w:r>
      <w:r>
        <w:rPr>
          <w:noProof/>
        </w:rPr>
        <w:fldChar w:fldCharType="end"/>
      </w:r>
    </w:p>
    <w:p w14:paraId="0F6E8CEB" w14:textId="77777777" w:rsidR="000665EA" w:rsidRDefault="000665EA">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093080 \h </w:instrText>
      </w:r>
      <w:r>
        <w:rPr>
          <w:noProof/>
        </w:rPr>
      </w:r>
      <w:r>
        <w:rPr>
          <w:noProof/>
        </w:rPr>
        <w:fldChar w:fldCharType="separate"/>
      </w:r>
      <w:r>
        <w:rPr>
          <w:noProof/>
        </w:rPr>
        <w:t>40</w:t>
      </w:r>
      <w:r>
        <w:rPr>
          <w:noProof/>
        </w:rPr>
        <w:fldChar w:fldCharType="end"/>
      </w:r>
    </w:p>
    <w:p w14:paraId="1F20B9F6" w14:textId="77777777" w:rsidR="000665EA" w:rsidRDefault="000665EA">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093081 \h </w:instrText>
      </w:r>
      <w:r>
        <w:rPr>
          <w:noProof/>
        </w:rPr>
      </w:r>
      <w:r>
        <w:rPr>
          <w:noProof/>
        </w:rPr>
        <w:fldChar w:fldCharType="separate"/>
      </w:r>
      <w:r>
        <w:rPr>
          <w:noProof/>
        </w:rPr>
        <w:t>41</w:t>
      </w:r>
      <w:r>
        <w:rPr>
          <w:noProof/>
        </w:rPr>
        <w:fldChar w:fldCharType="end"/>
      </w:r>
    </w:p>
    <w:p w14:paraId="458ADABF" w14:textId="77777777" w:rsidR="000665EA" w:rsidRDefault="000665EA">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093082 \h </w:instrText>
      </w:r>
      <w:r>
        <w:rPr>
          <w:noProof/>
        </w:rPr>
      </w:r>
      <w:r>
        <w:rPr>
          <w:noProof/>
        </w:rPr>
        <w:fldChar w:fldCharType="separate"/>
      </w:r>
      <w:r>
        <w:rPr>
          <w:noProof/>
        </w:rPr>
        <w:t>41</w:t>
      </w:r>
      <w:r>
        <w:rPr>
          <w:noProof/>
        </w:rPr>
        <w:fldChar w:fldCharType="end"/>
      </w:r>
    </w:p>
    <w:p w14:paraId="7AF6BD0E" w14:textId="77777777" w:rsidR="000665EA" w:rsidRDefault="000665EA">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093083 \h </w:instrText>
      </w:r>
      <w:r>
        <w:rPr>
          <w:noProof/>
        </w:rPr>
      </w:r>
      <w:r>
        <w:rPr>
          <w:noProof/>
        </w:rPr>
        <w:fldChar w:fldCharType="separate"/>
      </w:r>
      <w:r>
        <w:rPr>
          <w:noProof/>
        </w:rPr>
        <w:t>41</w:t>
      </w:r>
      <w:r>
        <w:rPr>
          <w:noProof/>
        </w:rPr>
        <w:fldChar w:fldCharType="end"/>
      </w:r>
    </w:p>
    <w:p w14:paraId="66BFC2F6" w14:textId="77777777" w:rsidR="000665EA" w:rsidRDefault="000665EA">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093084 \h </w:instrText>
      </w:r>
      <w:r>
        <w:rPr>
          <w:noProof/>
        </w:rPr>
      </w:r>
      <w:r>
        <w:rPr>
          <w:noProof/>
        </w:rPr>
        <w:fldChar w:fldCharType="separate"/>
      </w:r>
      <w:r>
        <w:rPr>
          <w:noProof/>
        </w:rPr>
        <w:t>42</w:t>
      </w:r>
      <w:r>
        <w:rPr>
          <w:noProof/>
        </w:rPr>
        <w:fldChar w:fldCharType="end"/>
      </w:r>
    </w:p>
    <w:p w14:paraId="65A74164" w14:textId="77777777" w:rsidR="000665EA" w:rsidRDefault="000665EA">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093085 \h </w:instrText>
      </w:r>
      <w:r>
        <w:rPr>
          <w:noProof/>
        </w:rPr>
      </w:r>
      <w:r>
        <w:rPr>
          <w:noProof/>
        </w:rPr>
        <w:fldChar w:fldCharType="separate"/>
      </w:r>
      <w:r>
        <w:rPr>
          <w:noProof/>
        </w:rPr>
        <w:t>42</w:t>
      </w:r>
      <w:r>
        <w:rPr>
          <w:noProof/>
        </w:rPr>
        <w:fldChar w:fldCharType="end"/>
      </w:r>
    </w:p>
    <w:p w14:paraId="5C8473FD" w14:textId="77777777" w:rsidR="000665EA" w:rsidRDefault="000665EA">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093086 \h </w:instrText>
      </w:r>
      <w:r>
        <w:rPr>
          <w:noProof/>
        </w:rPr>
      </w:r>
      <w:r>
        <w:rPr>
          <w:noProof/>
        </w:rPr>
        <w:fldChar w:fldCharType="separate"/>
      </w:r>
      <w:r>
        <w:rPr>
          <w:noProof/>
        </w:rPr>
        <w:t>42</w:t>
      </w:r>
      <w:r>
        <w:rPr>
          <w:noProof/>
        </w:rPr>
        <w:fldChar w:fldCharType="end"/>
      </w:r>
    </w:p>
    <w:p w14:paraId="6062A8DE" w14:textId="77777777" w:rsidR="000665EA" w:rsidRDefault="000665EA">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093087 \h </w:instrText>
      </w:r>
      <w:r>
        <w:rPr>
          <w:noProof/>
        </w:rPr>
      </w:r>
      <w:r>
        <w:rPr>
          <w:noProof/>
        </w:rPr>
        <w:fldChar w:fldCharType="separate"/>
      </w:r>
      <w:r>
        <w:rPr>
          <w:noProof/>
        </w:rPr>
        <w:t>43</w:t>
      </w:r>
      <w:r>
        <w:rPr>
          <w:noProof/>
        </w:rPr>
        <w:fldChar w:fldCharType="end"/>
      </w:r>
    </w:p>
    <w:p w14:paraId="43F5456F" w14:textId="77777777" w:rsidR="000665EA" w:rsidRDefault="000665EA">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093088 \h </w:instrText>
      </w:r>
      <w:r>
        <w:rPr>
          <w:noProof/>
        </w:rPr>
      </w:r>
      <w:r>
        <w:rPr>
          <w:noProof/>
        </w:rPr>
        <w:fldChar w:fldCharType="separate"/>
      </w:r>
      <w:r>
        <w:rPr>
          <w:noProof/>
        </w:rPr>
        <w:t>43</w:t>
      </w:r>
      <w:r>
        <w:rPr>
          <w:noProof/>
        </w:rPr>
        <w:fldChar w:fldCharType="end"/>
      </w:r>
    </w:p>
    <w:p w14:paraId="337585AC" w14:textId="77777777" w:rsidR="000665EA" w:rsidRDefault="000665EA">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093089 \h </w:instrText>
      </w:r>
      <w:r>
        <w:rPr>
          <w:noProof/>
        </w:rPr>
      </w:r>
      <w:r>
        <w:rPr>
          <w:noProof/>
        </w:rPr>
        <w:fldChar w:fldCharType="separate"/>
      </w:r>
      <w:r>
        <w:rPr>
          <w:noProof/>
        </w:rPr>
        <w:t>44</w:t>
      </w:r>
      <w:r>
        <w:rPr>
          <w:noProof/>
        </w:rPr>
        <w:fldChar w:fldCharType="end"/>
      </w:r>
    </w:p>
    <w:p w14:paraId="3E95E2DD" w14:textId="77777777" w:rsidR="000665EA" w:rsidRDefault="000665EA">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093090 \h </w:instrText>
      </w:r>
      <w:r>
        <w:rPr>
          <w:noProof/>
        </w:rPr>
      </w:r>
      <w:r>
        <w:rPr>
          <w:noProof/>
        </w:rPr>
        <w:fldChar w:fldCharType="separate"/>
      </w:r>
      <w:r>
        <w:rPr>
          <w:noProof/>
        </w:rPr>
        <w:t>53</w:t>
      </w:r>
      <w:r>
        <w:rPr>
          <w:noProof/>
        </w:rPr>
        <w:fldChar w:fldCharType="end"/>
      </w:r>
    </w:p>
    <w:p w14:paraId="172D07C9" w14:textId="77777777" w:rsidR="000665EA" w:rsidRDefault="000665EA">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093091 \h </w:instrText>
      </w:r>
      <w:r>
        <w:rPr>
          <w:noProof/>
        </w:rPr>
      </w:r>
      <w:r>
        <w:rPr>
          <w:noProof/>
        </w:rPr>
        <w:fldChar w:fldCharType="separate"/>
      </w:r>
      <w:r>
        <w:rPr>
          <w:noProof/>
        </w:rPr>
        <w:t>54</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8092999"/>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77777777" w:rsidR="002F67B0" w:rsidRPr="00F45A4F" w:rsidRDefault="002F67B0" w:rsidP="00CA4FD0">
      <w:pPr>
        <w:spacing w:line="36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2" w:name="_Toc267063311"/>
      <w:bookmarkStart w:id="13" w:name="_Toc268093000"/>
      <w:r w:rsidRPr="00F45A4F">
        <w:rPr>
          <w:rFonts w:cs="Times New Roman"/>
        </w:rPr>
        <w:t>DECLARATION</w:t>
      </w:r>
      <w:bookmarkEnd w:id="12"/>
      <w:bookmarkEnd w:id="13"/>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4" w:name="_Toc266441185"/>
      <w:bookmarkStart w:id="15" w:name="_Toc267063312"/>
      <w:bookmarkStart w:id="16" w:name="_Toc268093001"/>
      <w:r w:rsidRPr="00F45A4F">
        <w:rPr>
          <w:rFonts w:cs="Times New Roman"/>
        </w:rPr>
        <w:t>INTELLECTUAL PROPERTY STATEMENT</w:t>
      </w:r>
      <w:bookmarkEnd w:id="14"/>
      <w:bookmarkEnd w:id="15"/>
      <w:bookmarkEnd w:id="16"/>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7" w:name="_Toc266441186"/>
      <w:bookmarkStart w:id="18" w:name="_Toc267063313"/>
      <w:bookmarkStart w:id="19" w:name="_Toc268093002"/>
      <w:r w:rsidRPr="00F45A4F">
        <w:rPr>
          <w:rFonts w:cs="Times New Roman"/>
        </w:rPr>
        <w:t>ACKNOWLEDGMENT</w:t>
      </w:r>
      <w:bookmarkEnd w:id="17"/>
      <w:bookmarkEnd w:id="18"/>
      <w:bookmarkEnd w:id="19"/>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0" w:name="_Toc268093003"/>
      <w:r w:rsidRPr="00F45A4F">
        <w:rPr>
          <w:rFonts w:cs="Times New Roman"/>
        </w:rPr>
        <w:t>INTRODUCTION</w:t>
      </w:r>
      <w:bookmarkEnd w:id="20"/>
    </w:p>
    <w:p w14:paraId="616506DC" w14:textId="77777777" w:rsidR="00D8049E" w:rsidRPr="00F45A4F" w:rsidRDefault="00D8049E" w:rsidP="00CA4FD0">
      <w:pPr>
        <w:pStyle w:val="Heading2"/>
        <w:spacing w:line="360" w:lineRule="auto"/>
      </w:pPr>
      <w:bookmarkStart w:id="21" w:name="_Toc267063315"/>
      <w:bookmarkStart w:id="22" w:name="_Toc268093004"/>
      <w:r w:rsidRPr="00F45A4F">
        <w:t>Motivation</w:t>
      </w:r>
      <w:bookmarkEnd w:id="21"/>
      <w:bookmarkEnd w:id="22"/>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3" w:name="_Toc267063316"/>
      <w:bookmarkStart w:id="24" w:name="_Toc268093005"/>
      <w:r w:rsidRPr="00F45A4F">
        <w:t>Aims</w:t>
      </w:r>
      <w:bookmarkEnd w:id="23"/>
      <w:bookmarkEnd w:id="24"/>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5" w:name="_Toc267063317"/>
      <w:bookmarkStart w:id="26" w:name="_Toc268093006"/>
      <w:r w:rsidRPr="00F45A4F">
        <w:t>Objectives</w:t>
      </w:r>
      <w:bookmarkEnd w:id="25"/>
      <w:bookmarkEnd w:id="26"/>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27" w:name="_Toc267063318"/>
      <w:bookmarkStart w:id="28" w:name="_Toc268093007"/>
      <w:r w:rsidRPr="00F45A4F">
        <w:t>Contributions of this Project</w:t>
      </w:r>
      <w:bookmarkEnd w:id="27"/>
      <w:bookmarkEnd w:id="28"/>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4C94F1D5" w14:textId="77777777" w:rsidR="00B54257" w:rsidRDefault="00B54257" w:rsidP="00CA4FD0">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18F177F4" w14:textId="77777777" w:rsidR="00D46ED3" w:rsidRPr="00F45A4F" w:rsidRDefault="00D46ED3" w:rsidP="00CA4FD0">
      <w:pPr>
        <w:spacing w:line="360" w:lineRule="auto"/>
        <w:rPr>
          <w:rFonts w:cs="Times New Roman"/>
        </w:rPr>
      </w:pPr>
    </w:p>
    <w:p w14:paraId="3EDA0A40" w14:textId="77777777" w:rsidR="008B03EC" w:rsidRDefault="008B03EC" w:rsidP="00CA4FD0">
      <w:pPr>
        <w:pStyle w:val="Heading2"/>
        <w:spacing w:line="360" w:lineRule="auto"/>
      </w:pPr>
      <w:bookmarkStart w:id="29" w:name="_Toc267063319"/>
      <w:bookmarkStart w:id="30" w:name="_Toc268093008"/>
      <w:r w:rsidRPr="00F45A4F">
        <w:t>Structure of the Dissertation</w:t>
      </w:r>
      <w:bookmarkEnd w:id="29"/>
      <w:bookmarkEnd w:id="30"/>
    </w:p>
    <w:p w14:paraId="05AA6A8B" w14:textId="75C614E9" w:rsidR="00EE4BCF" w:rsidRPr="00EE4BCF" w:rsidRDefault="00EE4BCF" w:rsidP="00CA4FD0">
      <w:pPr>
        <w:pStyle w:val="Heading2"/>
        <w:spacing w:line="360" w:lineRule="auto"/>
      </w:pPr>
      <w:bookmarkStart w:id="31" w:name="_Toc268093009"/>
      <w:r>
        <w:t>Conclusion</w:t>
      </w:r>
      <w:bookmarkEnd w:id="31"/>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2" w:name="_Toc268093010"/>
      <w:r>
        <w:rPr>
          <w:rFonts w:cs="Times New Roman"/>
        </w:rPr>
        <w:t>BACKGROUND</w:t>
      </w:r>
      <w:bookmarkEnd w:id="32"/>
    </w:p>
    <w:p w14:paraId="02DD478A" w14:textId="698F704B" w:rsidR="00DC4688" w:rsidRDefault="007A5605" w:rsidP="00CA4FD0">
      <w:pPr>
        <w:pStyle w:val="Heading2"/>
        <w:spacing w:line="360" w:lineRule="auto"/>
      </w:pPr>
      <w:bookmarkStart w:id="33" w:name="_Toc268093011"/>
      <w:r w:rsidRPr="003E4D04">
        <w:t>OWL</w:t>
      </w:r>
      <w:bookmarkEnd w:id="33"/>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11519E6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proofErr w:type="gramStart"/>
      <w:r>
        <w:rPr>
          <w:rFonts w:cs="Times New Roman"/>
        </w:rPr>
        <w:t>OWL 2 have</w:t>
      </w:r>
      <w:proofErr w:type="gramEnd"/>
      <w:r>
        <w:rPr>
          <w:rFonts w:cs="Times New Roman"/>
        </w:rPr>
        <w:t xml:space="preserve"> several syntaxes and semantics, usually a developer needs only one syntax and one semantic.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2B1723">
        <w:t xml:space="preserve">Figure </w:t>
      </w:r>
      <w:r w:rsidR="002B1723">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4" w:name="_Ref267744271"/>
      <w:bookmarkStart w:id="35" w:name="_Toc268093073"/>
      <w:r>
        <w:t xml:space="preserve">Figure </w:t>
      </w:r>
      <w:fldSimple w:instr=" SEQ Figure \* ARABIC ">
        <w:r w:rsidR="00467D04">
          <w:rPr>
            <w:noProof/>
          </w:rPr>
          <w:t>1</w:t>
        </w:r>
      </w:fldSimple>
      <w:bookmarkEnd w:id="34"/>
      <w:r>
        <w:t>: The structure of OWL 2 [11]</w:t>
      </w:r>
      <w:bookmarkEnd w:id="35"/>
    </w:p>
    <w:p w14:paraId="74F11D56" w14:textId="77777777" w:rsidR="00D02DBF" w:rsidRPr="00A26F7F" w:rsidRDefault="00D02DBF" w:rsidP="00CA4FD0">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60924DAF" w14:textId="77777777" w:rsidR="00D02DBF" w:rsidRPr="00D02DBF" w:rsidRDefault="00D02DBF" w:rsidP="00CA4FD0">
      <w:pPr>
        <w:spacing w:line="360" w:lineRule="auto"/>
      </w:pPr>
    </w:p>
    <w:p w14:paraId="1653FEC4" w14:textId="473A3E5D" w:rsidR="00680E8D" w:rsidRPr="003E4D04" w:rsidRDefault="00680E8D" w:rsidP="00CA4FD0">
      <w:pPr>
        <w:pStyle w:val="Heading3"/>
        <w:spacing w:line="360" w:lineRule="auto"/>
        <w:rPr>
          <w:rFonts w:cs="Times New Roman"/>
        </w:rPr>
      </w:pPr>
      <w:bookmarkStart w:id="36" w:name="_Toc268093012"/>
      <w:proofErr w:type="spellStart"/>
      <w:r w:rsidRPr="003E4D04">
        <w:rPr>
          <w:rFonts w:cs="Times New Roman"/>
        </w:rPr>
        <w:t>OWLClasses</w:t>
      </w:r>
      <w:bookmarkEnd w:id="36"/>
      <w:proofErr w:type="spellEnd"/>
    </w:p>
    <w:p w14:paraId="2F616A5D" w14:textId="528241D6" w:rsidR="00680E8D" w:rsidRPr="003E4D04" w:rsidRDefault="00680E8D" w:rsidP="00CA4FD0">
      <w:pPr>
        <w:pStyle w:val="Heading3"/>
        <w:spacing w:line="360" w:lineRule="auto"/>
        <w:rPr>
          <w:rFonts w:cs="Times New Roman"/>
        </w:rPr>
      </w:pPr>
      <w:bookmarkStart w:id="37" w:name="_Toc268093013"/>
      <w:proofErr w:type="spellStart"/>
      <w:r w:rsidRPr="003E4D04">
        <w:rPr>
          <w:rFonts w:cs="Times New Roman"/>
        </w:rPr>
        <w:t>OWLObjectProperties</w:t>
      </w:r>
      <w:bookmarkEnd w:id="37"/>
      <w:proofErr w:type="spellEnd"/>
    </w:p>
    <w:p w14:paraId="6A248402" w14:textId="2EBD8F88" w:rsidR="00680E8D" w:rsidRPr="003E4D04" w:rsidRDefault="00680E8D" w:rsidP="00CA4FD0">
      <w:pPr>
        <w:pStyle w:val="Heading3"/>
        <w:spacing w:line="360" w:lineRule="auto"/>
        <w:rPr>
          <w:rFonts w:cs="Times New Roman"/>
        </w:rPr>
      </w:pPr>
      <w:bookmarkStart w:id="38" w:name="_Toc268093014"/>
      <w:proofErr w:type="spellStart"/>
      <w:r w:rsidRPr="003E4D04">
        <w:rPr>
          <w:rFonts w:cs="Times New Roman"/>
        </w:rPr>
        <w:t>OWLAnnotationProperties</w:t>
      </w:r>
      <w:bookmarkEnd w:id="38"/>
      <w:proofErr w:type="spellEnd"/>
    </w:p>
    <w:p w14:paraId="3562B50A" w14:textId="49F8D1A5" w:rsidR="007A5605" w:rsidRDefault="007A5605" w:rsidP="00CA4FD0">
      <w:pPr>
        <w:pStyle w:val="Heading2"/>
        <w:spacing w:line="360" w:lineRule="auto"/>
      </w:pPr>
      <w:bookmarkStart w:id="39" w:name="_Toc268093015"/>
      <w:r w:rsidRPr="003E4D04">
        <w:t>OWL API</w:t>
      </w:r>
      <w:bookmarkEnd w:id="39"/>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2B1723">
        <w:t xml:space="preserve">Figure </w:t>
      </w:r>
      <w:r w:rsidR="002B1723">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0" w:name="_Ref267744291"/>
      <w:bookmarkStart w:id="41" w:name="_Toc263247028"/>
      <w:bookmarkStart w:id="42" w:name="_Toc267740015"/>
      <w:bookmarkStart w:id="43" w:name="_Toc268093074"/>
      <w:r>
        <w:t xml:space="preserve">Figure </w:t>
      </w:r>
      <w:fldSimple w:instr=" SEQ Figure \* ARABIC ">
        <w:r w:rsidR="00467D04">
          <w:rPr>
            <w:noProof/>
          </w:rPr>
          <w:t>2</w:t>
        </w:r>
      </w:fldSimple>
      <w:bookmarkEnd w:id="40"/>
      <w:r>
        <w:t>: UML diagram showing the management of ontologies using OWL API</w:t>
      </w:r>
      <w:bookmarkEnd w:id="41"/>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2"/>
      <w:bookmarkEnd w:id="43"/>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4" w:name="_Toc268093016"/>
      <w:r w:rsidRPr="003E4D04">
        <w:t xml:space="preserve">Conventional Information </w:t>
      </w:r>
      <w:r w:rsidR="00570A1A" w:rsidRPr="003E4D04">
        <w:t>Retrieval</w:t>
      </w:r>
      <w:r w:rsidRPr="003E4D04">
        <w:t xml:space="preserve"> </w:t>
      </w:r>
      <w:r w:rsidR="00570A1A" w:rsidRPr="003E4D04">
        <w:t>Method</w:t>
      </w:r>
      <w:bookmarkEnd w:id="44"/>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5" w:name="_Toc268093017"/>
      <w:r w:rsidRPr="003E4D04">
        <w:t>Ontology Based User Interface</w:t>
      </w:r>
      <w:bookmarkEnd w:id="45"/>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6" w:name="_Toc268093018"/>
      <w:r w:rsidRPr="003E4D04">
        <w:t>Faceted Based Search</w:t>
      </w:r>
      <w:bookmarkEnd w:id="46"/>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2B1723">
        <w:t xml:space="preserve">Figure </w:t>
      </w:r>
      <w:r w:rsidR="002B1723">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7" w:name="_Ref267744325"/>
      <w:bookmarkStart w:id="48" w:name="_Toc263247029"/>
      <w:bookmarkStart w:id="49" w:name="_Toc267740016"/>
      <w:bookmarkStart w:id="50" w:name="_Toc268093075"/>
      <w:r>
        <w:t xml:space="preserve">Figure </w:t>
      </w:r>
      <w:fldSimple w:instr=" SEQ Figure \* ARABIC ">
        <w:r w:rsidR="00467D04">
          <w:rPr>
            <w:noProof/>
          </w:rPr>
          <w:t>3</w:t>
        </w:r>
      </w:fldSimple>
      <w:bookmarkEnd w:id="47"/>
      <w:r>
        <w:t>: The use of faceted search in e-commerce website (Amazon)</w:t>
      </w:r>
      <w:bookmarkEnd w:id="48"/>
      <w:bookmarkEnd w:id="49"/>
      <w:bookmarkEnd w:id="50"/>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3E469F"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1" w:name="_Toc268093019"/>
      <w:r w:rsidRPr="003E4D04">
        <w:t>Ontology Visual Querying</w:t>
      </w:r>
      <w:bookmarkEnd w:id="51"/>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2" w:name="_Toc268093020"/>
      <w:r w:rsidRPr="003E4D04">
        <w:t>The Manchester Pizza Finder</w:t>
      </w:r>
      <w:bookmarkEnd w:id="52"/>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3" w:name="_Toc268093021"/>
      <w:r>
        <w:t>Conclusio</w:t>
      </w:r>
      <w:r w:rsidR="00275357">
        <w:t>n</w:t>
      </w:r>
      <w:bookmarkEnd w:id="53"/>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2B1723">
        <w:t xml:space="preserve">Figure </w:t>
      </w:r>
      <w:r w:rsidR="002B1723">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4" w:name="_Ref267744347"/>
      <w:bookmarkStart w:id="55" w:name="_Toc263247030"/>
      <w:bookmarkStart w:id="56" w:name="_Toc267740017"/>
      <w:bookmarkStart w:id="57" w:name="_Toc268093076"/>
      <w:r>
        <w:t xml:space="preserve">Figure </w:t>
      </w:r>
      <w:fldSimple w:instr=" SEQ Figure \* ARABIC ">
        <w:r w:rsidR="00467D04">
          <w:rPr>
            <w:noProof/>
          </w:rPr>
          <w:t>4</w:t>
        </w:r>
      </w:fldSimple>
      <w:bookmarkEnd w:id="54"/>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5"/>
      <w:bookmarkEnd w:id="56"/>
      <w:bookmarkEnd w:id="57"/>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8" w:name="_Toc268093022"/>
      <w:r w:rsidRPr="00456021">
        <w:rPr>
          <w:rFonts w:cs="Times New Roman"/>
        </w:rPr>
        <w:t>RESEARCH METHODS</w:t>
      </w:r>
      <w:bookmarkEnd w:id="58"/>
    </w:p>
    <w:p w14:paraId="08C3B8A6" w14:textId="5A70EC98" w:rsidR="00CB2CE1" w:rsidRPr="00C45231" w:rsidRDefault="00CB2CE1" w:rsidP="00CA4FD0">
      <w:pPr>
        <w:pStyle w:val="Heading2"/>
        <w:spacing w:line="360" w:lineRule="auto"/>
      </w:pPr>
      <w:bookmarkStart w:id="59" w:name="_Toc263601900"/>
      <w:bookmarkStart w:id="60" w:name="_Toc268093023"/>
      <w:r w:rsidRPr="00C45231">
        <w:t>Research Methodology</w:t>
      </w:r>
      <w:bookmarkEnd w:id="59"/>
      <w:bookmarkEnd w:id="60"/>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1" w:name="_Ref268063841"/>
      <w:r>
        <w:rPr>
          <w:rFonts w:cs="Times New Roman"/>
        </w:rPr>
        <w:t>Find specific sushi based on some ingredients choices. Include and exclude criteria for the ingredients are being used.</w:t>
      </w:r>
      <w:bookmarkEnd w:id="61"/>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2" w:name="_Toc263601901"/>
      <w:bookmarkStart w:id="63" w:name="_Toc268093024"/>
      <w:r w:rsidRPr="00C45231">
        <w:t>Requirement</w:t>
      </w:r>
      <w:r>
        <w:t>s</w:t>
      </w:r>
      <w:r w:rsidRPr="00C45231">
        <w:t xml:space="preserve"> Gathering</w:t>
      </w:r>
      <w:bookmarkEnd w:id="62"/>
      <w:r w:rsidR="00BC4E67">
        <w:t xml:space="preserve"> Stage</w:t>
      </w:r>
      <w:bookmarkEnd w:id="63"/>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4" w:name="_Toc263601902"/>
      <w:bookmarkStart w:id="65" w:name="_Toc268093025"/>
      <w:r w:rsidRPr="00240AED">
        <w:t>Background Study</w:t>
      </w:r>
      <w:bookmarkEnd w:id="64"/>
      <w:r w:rsidR="00BC4E67">
        <w:t xml:space="preserve"> Stage</w:t>
      </w:r>
      <w:bookmarkEnd w:id="65"/>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6" w:name="_Toc263601903"/>
      <w:bookmarkStart w:id="67" w:name="_Toc268093026"/>
      <w:r>
        <w:t>Development</w:t>
      </w:r>
      <w:r w:rsidRPr="00C45231">
        <w:t xml:space="preserve"> </w:t>
      </w:r>
      <w:bookmarkEnd w:id="66"/>
      <w:r w:rsidR="00112A0B">
        <w:t>Stage</w:t>
      </w:r>
      <w:bookmarkEnd w:id="67"/>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8" w:name="_Toc263601904"/>
      <w:bookmarkStart w:id="69" w:name="_Toc268093027"/>
      <w:r>
        <w:t xml:space="preserve">Testing </w:t>
      </w:r>
      <w:bookmarkEnd w:id="68"/>
      <w:r w:rsidR="001C0F77">
        <w:t>Stage</w:t>
      </w:r>
      <w:bookmarkEnd w:id="69"/>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0" w:name="_Toc263601905"/>
      <w:bookmarkStart w:id="71" w:name="_Toc268093028"/>
      <w:r w:rsidRPr="00E75F9E">
        <w:t xml:space="preserve">Review and Submission </w:t>
      </w:r>
      <w:bookmarkEnd w:id="70"/>
      <w:r w:rsidR="00474A60">
        <w:t>Stage</w:t>
      </w:r>
      <w:bookmarkEnd w:id="71"/>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2" w:name="_Ref268063849"/>
      <w:r>
        <w:rPr>
          <w:rFonts w:cs="Times New Roman"/>
        </w:rPr>
        <w:t>Initial report.</w:t>
      </w:r>
      <w:bookmarkEnd w:id="72"/>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3" w:name="_Toc263601907"/>
      <w:bookmarkStart w:id="74" w:name="_Toc268093029"/>
      <w:r w:rsidRPr="00C45231">
        <w:t>Project Deliverables</w:t>
      </w:r>
      <w:bookmarkEnd w:id="73"/>
      <w:bookmarkEnd w:id="74"/>
    </w:p>
    <w:p w14:paraId="0A5B886E" w14:textId="77777777" w:rsidR="002D37ED" w:rsidRDefault="002D37ED" w:rsidP="00CA4FD0">
      <w:pPr>
        <w:spacing w:line="36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5" w:name="_Toc263601908"/>
      <w:bookmarkStart w:id="76" w:name="_Toc268093030"/>
      <w:r w:rsidRPr="00A26F7F">
        <w:t>Project Evaluation Plan</w:t>
      </w:r>
      <w:bookmarkEnd w:id="75"/>
      <w:bookmarkEnd w:id="76"/>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77" w:name="_Toc263601909"/>
      <w:bookmarkStart w:id="78" w:name="_Toc268093031"/>
      <w:r w:rsidRPr="00A26F7F">
        <w:t>Project Tools</w:t>
      </w:r>
      <w:bookmarkEnd w:id="77"/>
      <w:bookmarkEnd w:id="78"/>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21E86442" w14:textId="7E36A6D8" w:rsidR="00980262" w:rsidRDefault="00750A95" w:rsidP="00CA4FD0">
      <w:pPr>
        <w:pStyle w:val="Heading2"/>
        <w:spacing w:line="360" w:lineRule="auto"/>
      </w:pPr>
      <w:bookmarkStart w:id="79" w:name="_Toc268093032"/>
      <w:r>
        <w:t>Conclusion</w:t>
      </w:r>
      <w:bookmarkEnd w:id="79"/>
      <w:r w:rsidR="00980262">
        <w:br w:type="page"/>
      </w:r>
    </w:p>
    <w:p w14:paraId="13D029EF" w14:textId="42D8B07E" w:rsidR="005A788A" w:rsidRDefault="00737C9C" w:rsidP="00CA4FD0">
      <w:pPr>
        <w:pStyle w:val="Heading1"/>
        <w:spacing w:line="360" w:lineRule="auto"/>
      </w:pPr>
      <w:bookmarkStart w:id="80" w:name="_Toc268093033"/>
      <w:r>
        <w:t xml:space="preserve">SYSTEM </w:t>
      </w:r>
      <w:r w:rsidR="004B3685" w:rsidRPr="00F80FDB">
        <w:t>DESIGN</w:t>
      </w:r>
      <w:bookmarkEnd w:id="80"/>
    </w:p>
    <w:p w14:paraId="75CFFAAD" w14:textId="7DA3FA65" w:rsidR="00372545" w:rsidRP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 xml:space="preserve">sushi </w:t>
      </w:r>
      <w:proofErr w:type="gramStart"/>
      <w:r w:rsidR="00BD70CA">
        <w:t>ontology which</w:t>
      </w:r>
      <w:proofErr w:type="gramEnd"/>
      <w:r w:rsidR="00BD70CA">
        <w:t xml:space="preserve">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CA4FD0">
      <w:pPr>
        <w:pStyle w:val="Heading2"/>
        <w:spacing w:line="360" w:lineRule="auto"/>
      </w:pPr>
      <w:bookmarkStart w:id="81" w:name="_Ref268063913"/>
      <w:bookmarkStart w:id="82" w:name="_Toc268093034"/>
      <w:r>
        <w:t>Sushi Ontology</w:t>
      </w:r>
      <w:r w:rsidR="00A83825">
        <w:t xml:space="preserve"> Design</w:t>
      </w:r>
      <w:bookmarkEnd w:id="81"/>
      <w:bookmarkEnd w:id="82"/>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83" w:name="_Toc268093035"/>
      <w:r w:rsidRPr="00B951CD">
        <w:rPr>
          <w:rFonts w:cs="Times New Roman"/>
        </w:rPr>
        <w:t>Class Hierarchy</w:t>
      </w:r>
      <w:bookmarkEnd w:id="83"/>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84" w:name="_Ref267743703"/>
      <w:bookmarkStart w:id="85" w:name="_Toc268093077"/>
      <w:r>
        <w:t xml:space="preserve">Figure </w:t>
      </w:r>
      <w:fldSimple w:instr=" SEQ Figure \* ARABIC ">
        <w:r w:rsidR="00467D04">
          <w:rPr>
            <w:noProof/>
          </w:rPr>
          <w:t>5</w:t>
        </w:r>
      </w:fldSimple>
      <w:bookmarkEnd w:id="84"/>
      <w:r>
        <w:t>: Class Hierarchy of the sushi ontology</w:t>
      </w:r>
      <w:bookmarkEnd w:id="85"/>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t xml:space="preserve">Figure </w:t>
      </w:r>
      <w:r>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86" w:name="_Toc268093036"/>
      <w:r w:rsidRPr="00B951CD">
        <w:rPr>
          <w:rFonts w:cs="Times New Roman"/>
        </w:rPr>
        <w:t>Properties</w:t>
      </w:r>
      <w:bookmarkEnd w:id="86"/>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87" w:name="_Ref267743782"/>
      <w:bookmarkStart w:id="88" w:name="_Toc268093078"/>
      <w:r>
        <w:t xml:space="preserve">Figure </w:t>
      </w:r>
      <w:fldSimple w:instr=" SEQ Figure \* ARABIC ">
        <w:r w:rsidR="00467D04">
          <w:rPr>
            <w:noProof/>
          </w:rPr>
          <w:t>6</w:t>
        </w:r>
      </w:fldSimple>
      <w:bookmarkEnd w:id="87"/>
      <w:r>
        <w:t>: Object properties of the sushi ontology</w:t>
      </w:r>
      <w:bookmarkEnd w:id="88"/>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t xml:space="preserve">Figure </w:t>
      </w:r>
      <w:r>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89" w:name="_Ref267743807"/>
      <w:bookmarkStart w:id="90" w:name="_Toc268093079"/>
      <w:r>
        <w:t xml:space="preserve">Figure </w:t>
      </w:r>
      <w:fldSimple w:instr=" SEQ Figure \* ARABIC ">
        <w:r w:rsidR="00467D04">
          <w:rPr>
            <w:noProof/>
          </w:rPr>
          <w:t>7</w:t>
        </w:r>
      </w:fldSimple>
      <w:bookmarkEnd w:id="89"/>
      <w:r>
        <w:t>: Data properties of the sushi ontology</w:t>
      </w:r>
      <w:bookmarkEnd w:id="90"/>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t xml:space="preserve">Figure </w:t>
      </w:r>
      <w:r>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91" w:name="_Ref267743824"/>
      <w:bookmarkStart w:id="92" w:name="_Toc268093080"/>
      <w:r>
        <w:t xml:space="preserve">Figure </w:t>
      </w:r>
      <w:fldSimple w:instr=" SEQ Figure \* ARABIC ">
        <w:r w:rsidR="00467D04">
          <w:rPr>
            <w:noProof/>
          </w:rPr>
          <w:t>8</w:t>
        </w:r>
      </w:fldSimple>
      <w:bookmarkEnd w:id="91"/>
      <w:r>
        <w:t>: Annotations properties of the sushi ontology</w:t>
      </w:r>
      <w:bookmarkEnd w:id="92"/>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t xml:space="preserve">Figure </w:t>
      </w:r>
      <w:r>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w:t>
      </w:r>
      <w:proofErr w:type="spellStart"/>
      <w:r w:rsidR="00DE4CA0">
        <w:t>hasProperty</w:t>
      </w:r>
      <w:proofErr w:type="spellEnd"/>
      <w:r w:rsidR="00DE4CA0">
        <w:t xml:space="preserve">.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93" w:name="_Toc268093037"/>
      <w:r w:rsidRPr="00B951CD">
        <w:rPr>
          <w:rFonts w:cs="Times New Roman"/>
        </w:rPr>
        <w:t>Expressing Semantics</w:t>
      </w:r>
      <w:bookmarkEnd w:id="93"/>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94" w:name="_Ref267743853"/>
      <w:bookmarkStart w:id="95" w:name="_Toc268093081"/>
      <w:r>
        <w:t xml:space="preserve">Figure </w:t>
      </w:r>
      <w:fldSimple w:instr=" SEQ Figure \* ARABIC ">
        <w:r w:rsidR="00467D04">
          <w:rPr>
            <w:noProof/>
          </w:rPr>
          <w:t>9</w:t>
        </w:r>
      </w:fldSimple>
      <w:bookmarkEnd w:id="94"/>
      <w:r>
        <w:t xml:space="preserve">: Semantics of </w:t>
      </w:r>
      <w:proofErr w:type="spellStart"/>
      <w:r>
        <w:t>EggOmlete</w:t>
      </w:r>
      <w:proofErr w:type="spellEnd"/>
      <w:r>
        <w:t xml:space="preserve"> class</w:t>
      </w:r>
      <w:bookmarkEnd w:id="95"/>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t xml:space="preserve">Figure </w:t>
      </w:r>
      <w:r>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96" w:name="_Ref267743873"/>
      <w:bookmarkStart w:id="97" w:name="_Toc268093082"/>
      <w:r>
        <w:t xml:space="preserve">Figure </w:t>
      </w:r>
      <w:fldSimple w:instr=" SEQ Figure \* ARABIC ">
        <w:r w:rsidR="00467D04">
          <w:rPr>
            <w:noProof/>
          </w:rPr>
          <w:t>10</w:t>
        </w:r>
      </w:fldSimple>
      <w:bookmarkEnd w:id="96"/>
      <w:r>
        <w:t xml:space="preserve">:Semantics of </w:t>
      </w:r>
      <w:proofErr w:type="spellStart"/>
      <w:r>
        <w:t>SpicyIng</w:t>
      </w:r>
      <w:proofErr w:type="spellEnd"/>
      <w:r>
        <w:t xml:space="preserve"> class</w:t>
      </w:r>
      <w:bookmarkEnd w:id="97"/>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t xml:space="preserve">Figure </w:t>
      </w:r>
      <w:r>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98" w:name="_Ref267743899"/>
      <w:bookmarkStart w:id="99" w:name="_Toc268093083"/>
      <w:r>
        <w:t xml:space="preserve">Figure </w:t>
      </w:r>
      <w:fldSimple w:instr=" SEQ Figure \* ARABIC ">
        <w:r w:rsidR="00467D04">
          <w:rPr>
            <w:noProof/>
          </w:rPr>
          <w:t>11</w:t>
        </w:r>
      </w:fldSimple>
      <w:bookmarkEnd w:id="98"/>
      <w:r>
        <w:t xml:space="preserve">: Semantics of </w:t>
      </w:r>
      <w:proofErr w:type="spellStart"/>
      <w:r>
        <w:t>AvocadoMaki</w:t>
      </w:r>
      <w:proofErr w:type="spellEnd"/>
      <w:r>
        <w:t xml:space="preserve"> class</w:t>
      </w:r>
      <w:bookmarkEnd w:id="99"/>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t xml:space="preserve">Figure </w:t>
      </w:r>
      <w:r>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42828">
        <w:t xml:space="preserve">Figure </w:t>
      </w:r>
      <w:r w:rsidR="00142828">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37A4B">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37A4B">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37A4B">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00" w:name="_Ref267743977"/>
      <w:bookmarkStart w:id="101" w:name="_Toc268093084"/>
      <w:r>
        <w:t xml:space="preserve">Figure </w:t>
      </w:r>
      <w:fldSimple w:instr=" SEQ Figure \* ARABIC ">
        <w:r w:rsidR="00467D04">
          <w:rPr>
            <w:noProof/>
          </w:rPr>
          <w:t>12</w:t>
        </w:r>
      </w:fldSimple>
      <w:bookmarkEnd w:id="100"/>
      <w:r>
        <w:t>: Basic annotations diagram of sushi ontology</w:t>
      </w:r>
      <w:bookmarkEnd w:id="101"/>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02" w:name="_Ref267744028"/>
      <w:bookmarkStart w:id="103" w:name="_Toc268093085"/>
      <w:r>
        <w:t xml:space="preserve">Figure </w:t>
      </w:r>
      <w:fldSimple w:instr=" SEQ Figure \* ARABIC ">
        <w:r w:rsidR="00467D04">
          <w:rPr>
            <w:noProof/>
          </w:rPr>
          <w:t>13</w:t>
        </w:r>
      </w:fldSimple>
      <w:bookmarkEnd w:id="102"/>
      <w:r>
        <w:t xml:space="preserve">: hasRole annotation used in </w:t>
      </w:r>
      <w:proofErr w:type="spellStart"/>
      <w:r>
        <w:t>NamedSushi</w:t>
      </w:r>
      <w:proofErr w:type="spellEnd"/>
      <w:r>
        <w:t xml:space="preserve"> class</w:t>
      </w:r>
      <w:bookmarkEnd w:id="103"/>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t xml:space="preserve">Figure </w:t>
      </w:r>
      <w:r>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04" w:name="_Ref267744039"/>
      <w:bookmarkStart w:id="105" w:name="_Toc268093086"/>
      <w:r>
        <w:t xml:space="preserve">Figure </w:t>
      </w:r>
      <w:fldSimple w:instr=" SEQ Figure \* ARABIC ">
        <w:r w:rsidR="00467D04">
          <w:rPr>
            <w:noProof/>
          </w:rPr>
          <w:t>14</w:t>
        </w:r>
      </w:fldSimple>
      <w:bookmarkEnd w:id="104"/>
      <w:r>
        <w:t xml:space="preserve">: hasRole annotation used in </w:t>
      </w:r>
      <w:proofErr w:type="spellStart"/>
      <w:r>
        <w:t>SushiIngredient</w:t>
      </w:r>
      <w:proofErr w:type="spellEnd"/>
      <w:r>
        <w:t xml:space="preserve"> class</w:t>
      </w:r>
      <w:bookmarkEnd w:id="105"/>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B94F8D">
        <w:t xml:space="preserve">Figure </w:t>
      </w:r>
      <w:r w:rsidR="00B94F8D">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06" w:name="_Ref267744049"/>
      <w:bookmarkStart w:id="107" w:name="_Toc268093087"/>
      <w:r>
        <w:t xml:space="preserve">Figure </w:t>
      </w:r>
      <w:fldSimple w:instr=" SEQ Figure \* ARABIC ">
        <w:r w:rsidR="00467D04">
          <w:rPr>
            <w:noProof/>
          </w:rPr>
          <w:t>15</w:t>
        </w:r>
      </w:fldSimple>
      <w:bookmarkEnd w:id="106"/>
      <w:r>
        <w:t xml:space="preserve">: The use of hasRole annotation property in </w:t>
      </w:r>
      <w:proofErr w:type="spellStart"/>
      <w:r>
        <w:t>hasIngredient</w:t>
      </w:r>
      <w:proofErr w:type="spellEnd"/>
      <w:r>
        <w:t xml:space="preserve"> object property</w:t>
      </w:r>
      <w:bookmarkEnd w:id="107"/>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t xml:space="preserve">Figure </w:t>
      </w:r>
      <w:r>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274417">
        <w:t xml:space="preserve">Figure </w:t>
      </w:r>
      <w:r w:rsidR="00274417">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08" w:name="_Ref267745615"/>
      <w:bookmarkStart w:id="109" w:name="_Toc268093088"/>
      <w:r>
        <w:t xml:space="preserve">Figure </w:t>
      </w:r>
      <w:fldSimple w:instr=" SEQ Figure \* ARABIC ">
        <w:r w:rsidR="00467D04">
          <w:rPr>
            <w:noProof/>
          </w:rPr>
          <w:t>16</w:t>
        </w:r>
      </w:fldSimple>
      <w:bookmarkEnd w:id="108"/>
      <w:r>
        <w:t xml:space="preserve">: hasRole annotation property used to determine </w:t>
      </w:r>
      <w:proofErr w:type="spellStart"/>
      <w:r>
        <w:t>VeganIngredient</w:t>
      </w:r>
      <w:proofErr w:type="spellEnd"/>
      <w:r>
        <w:t xml:space="preserve"> as a filter</w:t>
      </w:r>
      <w:bookmarkEnd w:id="109"/>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8C713B">
        <w:t xml:space="preserve">Figure </w:t>
      </w:r>
      <w:r w:rsidR="008C713B">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335354">
        <w:t xml:space="preserve">Figure </w:t>
      </w:r>
      <w:r w:rsidR="00335354">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proofErr w:type="spellStart"/>
      <w:r w:rsidR="0055126E">
        <w:t>hasProperty</w:t>
      </w:r>
      <w:proofErr w:type="spellEnd"/>
      <w:r w:rsidR="0055126E">
        <w:t xml:space="preserve"> </w:t>
      </w:r>
      <w:r w:rsidR="00263908">
        <w:t>to specify the object property used to like the sweet class with ingredient classes.</w:t>
      </w:r>
      <w:r w:rsidR="0055126E">
        <w:t xml:space="preserve"> Notice here the value of </w:t>
      </w:r>
      <w:r w:rsidR="008F6696">
        <w:t xml:space="preserve">annotation property </w:t>
      </w:r>
      <w:proofErr w:type="spellStart"/>
      <w:r w:rsidR="008F6696">
        <w:t>hasProperty</w:t>
      </w:r>
      <w:proofErr w:type="spellEnd"/>
      <w:r w:rsidR="008F6696">
        <w:t xml:space="preserve">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8F6696">
        <w:t xml:space="preserve">Figure </w:t>
      </w:r>
      <w:r w:rsidR="008F6696">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10" w:name="_Ref267746329"/>
      <w:bookmarkStart w:id="111" w:name="_Toc268093089"/>
      <w:r>
        <w:t xml:space="preserve">Figure </w:t>
      </w:r>
      <w:fldSimple w:instr=" SEQ Figure \* ARABIC ">
        <w:r w:rsidR="00467D04">
          <w:rPr>
            <w:noProof/>
          </w:rPr>
          <w:t>17</w:t>
        </w:r>
      </w:fldSimple>
      <w:bookmarkEnd w:id="110"/>
      <w:r>
        <w:t>: Facets are determined in the ontology</w:t>
      </w:r>
      <w:bookmarkEnd w:id="111"/>
    </w:p>
    <w:p w14:paraId="194F4D41" w14:textId="096C67C4" w:rsidR="00135594" w:rsidRDefault="00B951CD" w:rsidP="00CA4FD0">
      <w:pPr>
        <w:pStyle w:val="Heading2"/>
        <w:spacing w:line="360" w:lineRule="auto"/>
        <w:jc w:val="both"/>
      </w:pPr>
      <w:bookmarkStart w:id="112" w:name="_Toc268093038"/>
      <w:r>
        <w:t>User S</w:t>
      </w:r>
      <w:r w:rsidR="00135594">
        <w:t>tories</w:t>
      </w:r>
      <w:bookmarkEnd w:id="112"/>
    </w:p>
    <w:p w14:paraId="4CE19277" w14:textId="1EB78439" w:rsidR="003F5AA9" w:rsidRDefault="006D23B1" w:rsidP="00CA4FD0">
      <w:pPr>
        <w:spacing w:line="36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the role of different stakeholders and what require from them, and the confirmation is the details of the functionality.</w:t>
      </w:r>
    </w:p>
    <w:tbl>
      <w:tblPr>
        <w:tblStyle w:val="TableGrid"/>
        <w:tblW w:w="0" w:type="auto"/>
        <w:tblLook w:val="0600" w:firstRow="0" w:lastRow="0" w:firstColumn="0" w:lastColumn="0" w:noHBand="1" w:noVBand="1"/>
      </w:tblPr>
      <w:tblGrid>
        <w:gridCol w:w="8516"/>
      </w:tblGrid>
      <w:tr w:rsidR="001A3950" w:rsidRPr="001A3950" w14:paraId="2E1FC075" w14:textId="77777777" w:rsidTr="00076057">
        <w:tc>
          <w:tcPr>
            <w:tcW w:w="8516" w:type="dxa"/>
          </w:tcPr>
          <w:p w14:paraId="32BA4917"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2D7511">
            <w:pPr>
              <w:spacing w:line="360" w:lineRule="auto"/>
              <w:rPr>
                <w:rFonts w:cs="Times New Roman"/>
              </w:rPr>
            </w:pPr>
            <w:r w:rsidRPr="001A3950">
              <w:rPr>
                <w:rFonts w:cs="Times New Roman"/>
              </w:rPr>
              <w:t>As a [user], I want [functionality], so that [value]</w:t>
            </w:r>
          </w:p>
        </w:tc>
      </w:tr>
      <w:tr w:rsidR="001A3950" w:rsidRPr="001A3950" w14:paraId="5F579BE6" w14:textId="77777777" w:rsidTr="00076057">
        <w:tc>
          <w:tcPr>
            <w:tcW w:w="8516" w:type="dxa"/>
          </w:tcPr>
          <w:p w14:paraId="13272232" w14:textId="77777777" w:rsidR="001A3950" w:rsidRPr="001A3950" w:rsidRDefault="001A3950" w:rsidP="002D7511">
            <w:pPr>
              <w:spacing w:line="36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076057">
        <w:tc>
          <w:tcPr>
            <w:tcW w:w="8516" w:type="dxa"/>
          </w:tcPr>
          <w:p w14:paraId="3F04A830"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076057">
        <w:tc>
          <w:tcPr>
            <w:tcW w:w="8516" w:type="dxa"/>
          </w:tcPr>
          <w:p w14:paraId="74D2DAA8"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076057">
        <w:tc>
          <w:tcPr>
            <w:tcW w:w="8516" w:type="dxa"/>
          </w:tcPr>
          <w:p w14:paraId="2D9FCCDB"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EF52A96"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1A3950" w:rsidRPr="001A3950" w14:paraId="2258FA40" w14:textId="77777777" w:rsidTr="00076057">
        <w:tc>
          <w:tcPr>
            <w:tcW w:w="8516" w:type="dxa"/>
          </w:tcPr>
          <w:p w14:paraId="3E035ECF"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076057">
        <w:tc>
          <w:tcPr>
            <w:tcW w:w="8516" w:type="dxa"/>
          </w:tcPr>
          <w:p w14:paraId="4A8534ED" w14:textId="52701F42"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2D7511">
            <w:pPr>
              <w:pStyle w:val="ListParagraph"/>
              <w:numPr>
                <w:ilvl w:val="0"/>
                <w:numId w:val="15"/>
              </w:numPr>
              <w:spacing w:line="360" w:lineRule="auto"/>
              <w:rPr>
                <w:rFonts w:cs="Times New Roman"/>
              </w:rPr>
            </w:pPr>
            <w:r w:rsidRPr="001A3950">
              <w:rPr>
                <w:rFonts w:cs="Times New Roman"/>
              </w:rPr>
              <w:t>Click on the tool icon to run it.</w:t>
            </w:r>
          </w:p>
          <w:p w14:paraId="2104DBC7" w14:textId="77777777" w:rsidR="00902218" w:rsidRDefault="00902218"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2D751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1B120C39" w14:textId="0642C4E7" w:rsidR="00D51819" w:rsidRDefault="001F3094" w:rsidP="00CA4FD0">
      <w:pPr>
        <w:pStyle w:val="Caption"/>
        <w:spacing w:line="360" w:lineRule="auto"/>
      </w:pPr>
      <w:bookmarkStart w:id="113" w:name="_Toc268093064"/>
      <w:r>
        <w:t xml:space="preserve">Table </w:t>
      </w:r>
      <w:fldSimple w:instr=" SEQ Table \* ARABIC ">
        <w:r w:rsidR="001543AD">
          <w:rPr>
            <w:noProof/>
          </w:rPr>
          <w:t>1</w:t>
        </w:r>
      </w:fldSimple>
      <w:r>
        <w:t>: Access user story</w:t>
      </w:r>
      <w:bookmarkEnd w:id="113"/>
    </w:p>
    <w:tbl>
      <w:tblPr>
        <w:tblStyle w:val="TableGrid"/>
        <w:tblW w:w="0" w:type="auto"/>
        <w:tblLook w:val="0600" w:firstRow="0" w:lastRow="0" w:firstColumn="0" w:lastColumn="0" w:noHBand="1" w:noVBand="1"/>
      </w:tblPr>
      <w:tblGrid>
        <w:gridCol w:w="8516"/>
      </w:tblGrid>
      <w:tr w:rsidR="00B10499" w:rsidRPr="00807B87" w14:paraId="6F00C98A" w14:textId="77777777" w:rsidTr="00076057">
        <w:tc>
          <w:tcPr>
            <w:tcW w:w="8516" w:type="dxa"/>
          </w:tcPr>
          <w:p w14:paraId="752746C3"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CA4FD0">
            <w:pPr>
              <w:spacing w:line="360" w:lineRule="auto"/>
              <w:rPr>
                <w:rFonts w:cs="Times New Roman"/>
              </w:rPr>
            </w:pPr>
            <w:r w:rsidRPr="00807B87">
              <w:rPr>
                <w:rFonts w:cs="Times New Roman"/>
              </w:rPr>
              <w:t>As a [user], I want [functionality], so that [value]</w:t>
            </w:r>
          </w:p>
        </w:tc>
      </w:tr>
      <w:tr w:rsidR="00B10499" w:rsidRPr="00807B87" w14:paraId="25B763D3" w14:textId="77777777" w:rsidTr="00076057">
        <w:tc>
          <w:tcPr>
            <w:tcW w:w="8516" w:type="dxa"/>
          </w:tcPr>
          <w:p w14:paraId="0C409C43" w14:textId="06520443" w:rsidR="00B10499" w:rsidRPr="00807B87" w:rsidRDefault="00B10499"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076057">
        <w:tc>
          <w:tcPr>
            <w:tcW w:w="8516" w:type="dxa"/>
          </w:tcPr>
          <w:p w14:paraId="077D52F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076057">
        <w:tc>
          <w:tcPr>
            <w:tcW w:w="8516" w:type="dxa"/>
          </w:tcPr>
          <w:p w14:paraId="56F77EFA"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076057">
        <w:tc>
          <w:tcPr>
            <w:tcW w:w="8516" w:type="dxa"/>
          </w:tcPr>
          <w:p w14:paraId="783D50B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CA4FD0">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CA4FD0">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076057">
        <w:tc>
          <w:tcPr>
            <w:tcW w:w="8516" w:type="dxa"/>
          </w:tcPr>
          <w:p w14:paraId="17FECCB1"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076057">
        <w:tc>
          <w:tcPr>
            <w:tcW w:w="8516" w:type="dxa"/>
          </w:tcPr>
          <w:p w14:paraId="757BA314"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CA4FD0">
            <w:pPr>
              <w:pStyle w:val="ListParagraph"/>
              <w:numPr>
                <w:ilvl w:val="0"/>
                <w:numId w:val="17"/>
              </w:numPr>
              <w:spacing w:line="360" w:lineRule="auto"/>
              <w:rPr>
                <w:rFonts w:cs="Times New Roman"/>
              </w:rPr>
            </w:pPr>
            <w:r w:rsidRPr="00807B87">
              <w:rPr>
                <w:rFonts w:cs="Times New Roman"/>
              </w:rPr>
              <w:t>Click on the tool icon to run it.</w:t>
            </w:r>
          </w:p>
          <w:p w14:paraId="714C75AF" w14:textId="77777777" w:rsidR="00B10499" w:rsidRPr="00807B87" w:rsidRDefault="00B10499" w:rsidP="00CA4FD0">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261344E3"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C4670A9"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55CE613" w14:textId="77777777" w:rsidR="00B10499" w:rsidRPr="00807B87" w:rsidRDefault="00B10499" w:rsidP="00CA4FD0">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A4FD0">
      <w:pPr>
        <w:pStyle w:val="Caption"/>
        <w:spacing w:line="360" w:lineRule="auto"/>
      </w:pPr>
      <w:bookmarkStart w:id="114" w:name="_Ref268075622"/>
      <w:bookmarkStart w:id="115" w:name="_Ref268075615"/>
      <w:bookmarkStart w:id="116" w:name="_Ref268075713"/>
      <w:bookmarkStart w:id="117" w:name="_Toc268093065"/>
      <w:r>
        <w:t xml:space="preserve">Table </w:t>
      </w:r>
      <w:fldSimple w:instr=" SEQ Table \* ARABIC ">
        <w:r w:rsidR="001543AD">
          <w:rPr>
            <w:noProof/>
          </w:rPr>
          <w:t>2</w:t>
        </w:r>
      </w:fldSimple>
      <w:bookmarkEnd w:id="114"/>
      <w:r>
        <w:t xml:space="preserve">: </w:t>
      </w:r>
      <w:bookmarkStart w:id="118" w:name="_Ref268075627"/>
      <w:r>
        <w:t xml:space="preserve">Run </w:t>
      </w:r>
      <w:r w:rsidR="00C2636F">
        <w:t xml:space="preserve">1 </w:t>
      </w:r>
      <w:r>
        <w:t>user story</w:t>
      </w:r>
      <w:bookmarkEnd w:id="115"/>
      <w:bookmarkEnd w:id="118"/>
      <w:bookmarkEnd w:id="116"/>
      <w:bookmarkEnd w:id="117"/>
    </w:p>
    <w:tbl>
      <w:tblPr>
        <w:tblStyle w:val="TableGrid"/>
        <w:tblW w:w="0" w:type="auto"/>
        <w:tblLook w:val="0600" w:firstRow="0" w:lastRow="0" w:firstColumn="0" w:lastColumn="0" w:noHBand="1" w:noVBand="1"/>
      </w:tblPr>
      <w:tblGrid>
        <w:gridCol w:w="8516"/>
      </w:tblGrid>
      <w:tr w:rsidR="00C2636F" w:rsidRPr="00807B87" w14:paraId="1941DDA1" w14:textId="77777777" w:rsidTr="00076057">
        <w:tc>
          <w:tcPr>
            <w:tcW w:w="8516" w:type="dxa"/>
          </w:tcPr>
          <w:p w14:paraId="14E263D9"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CA4FD0">
            <w:pPr>
              <w:spacing w:line="360" w:lineRule="auto"/>
              <w:rPr>
                <w:rFonts w:cs="Times New Roman"/>
              </w:rPr>
            </w:pPr>
            <w:r w:rsidRPr="00807B87">
              <w:rPr>
                <w:rFonts w:cs="Times New Roman"/>
              </w:rPr>
              <w:t>As a [user], I want [functionality], so that [value]</w:t>
            </w:r>
          </w:p>
        </w:tc>
      </w:tr>
      <w:tr w:rsidR="00C2636F" w:rsidRPr="00807B87" w14:paraId="4861EEC7" w14:textId="77777777" w:rsidTr="00076057">
        <w:tc>
          <w:tcPr>
            <w:tcW w:w="8516" w:type="dxa"/>
          </w:tcPr>
          <w:p w14:paraId="0EE027C2" w14:textId="137A2B3A" w:rsidR="00C2636F" w:rsidRPr="00807B87" w:rsidRDefault="00C2636F"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076057">
        <w:tc>
          <w:tcPr>
            <w:tcW w:w="8516" w:type="dxa"/>
          </w:tcPr>
          <w:p w14:paraId="7012360F"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076057">
        <w:tc>
          <w:tcPr>
            <w:tcW w:w="8516" w:type="dxa"/>
          </w:tcPr>
          <w:p w14:paraId="533DA2C2"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076057">
        <w:tc>
          <w:tcPr>
            <w:tcW w:w="8516" w:type="dxa"/>
          </w:tcPr>
          <w:p w14:paraId="6D1A7A6E"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CA4FD0">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076057">
        <w:tc>
          <w:tcPr>
            <w:tcW w:w="8516" w:type="dxa"/>
          </w:tcPr>
          <w:p w14:paraId="36A54C13"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076057">
        <w:tc>
          <w:tcPr>
            <w:tcW w:w="8516" w:type="dxa"/>
          </w:tcPr>
          <w:p w14:paraId="6A97D066"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file menu.</w:t>
            </w:r>
          </w:p>
          <w:p w14:paraId="19D0AEDD"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import new ontology.</w:t>
            </w:r>
          </w:p>
          <w:p w14:paraId="75D10A4E"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Browse for the new ontology file.</w:t>
            </w:r>
          </w:p>
          <w:p w14:paraId="6F85511D"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Click OK.</w:t>
            </w:r>
          </w:p>
          <w:p w14:paraId="6885AC42"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Application refreshed with new ontology.</w:t>
            </w:r>
          </w:p>
          <w:p w14:paraId="6D5A945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file menu.</w:t>
            </w:r>
          </w:p>
          <w:p w14:paraId="4BEDCF8F"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import new ontology.</w:t>
            </w:r>
          </w:p>
          <w:p w14:paraId="7D407FCE"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Browse for the new ontology file.</w:t>
            </w:r>
          </w:p>
          <w:p w14:paraId="2E740064"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Click OK.</w:t>
            </w:r>
          </w:p>
          <w:p w14:paraId="333FCE3A"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Application refreshed with new ontology.</w:t>
            </w:r>
          </w:p>
          <w:p w14:paraId="2BFE9B3A" w14:textId="77777777" w:rsidR="00C2636F" w:rsidRPr="00807B87" w:rsidRDefault="00C2636F" w:rsidP="00CA4FD0">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4AE447B0"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CA4FD0">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CA4FD0">
      <w:pPr>
        <w:pStyle w:val="Caption"/>
        <w:spacing w:line="360" w:lineRule="auto"/>
      </w:pPr>
      <w:bookmarkStart w:id="119" w:name="_Ref268076013"/>
      <w:bookmarkStart w:id="120" w:name="_Toc268093066"/>
      <w:r>
        <w:t xml:space="preserve">Table </w:t>
      </w:r>
      <w:fldSimple w:instr=" SEQ Table \* ARABIC ">
        <w:r w:rsidR="001543AD">
          <w:rPr>
            <w:noProof/>
          </w:rPr>
          <w:t>3</w:t>
        </w:r>
      </w:fldSimple>
      <w:r>
        <w:t>: Run 2 user story</w:t>
      </w:r>
      <w:bookmarkEnd w:id="119"/>
      <w:bookmarkEnd w:id="120"/>
    </w:p>
    <w:tbl>
      <w:tblPr>
        <w:tblStyle w:val="TableGrid"/>
        <w:tblW w:w="0" w:type="auto"/>
        <w:tblLook w:val="0600" w:firstRow="0" w:lastRow="0" w:firstColumn="0" w:lastColumn="0" w:noHBand="1" w:noVBand="1"/>
      </w:tblPr>
      <w:tblGrid>
        <w:gridCol w:w="8516"/>
      </w:tblGrid>
      <w:tr w:rsidR="00A573EF" w:rsidRPr="00807B87" w14:paraId="32312117" w14:textId="77777777" w:rsidTr="00076057">
        <w:tc>
          <w:tcPr>
            <w:tcW w:w="8516" w:type="dxa"/>
          </w:tcPr>
          <w:p w14:paraId="3D254152"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CA4FD0">
            <w:pPr>
              <w:spacing w:line="360" w:lineRule="auto"/>
              <w:rPr>
                <w:rFonts w:cs="Times New Roman"/>
              </w:rPr>
            </w:pPr>
            <w:r w:rsidRPr="00807B87">
              <w:rPr>
                <w:rFonts w:cs="Times New Roman"/>
              </w:rPr>
              <w:t>As a [user], I want [functionality], so that [value]</w:t>
            </w:r>
          </w:p>
        </w:tc>
      </w:tr>
      <w:tr w:rsidR="00A573EF" w:rsidRPr="00807B87" w14:paraId="271E2183" w14:textId="77777777" w:rsidTr="00076057">
        <w:tc>
          <w:tcPr>
            <w:tcW w:w="8516" w:type="dxa"/>
          </w:tcPr>
          <w:p w14:paraId="21CF41DB" w14:textId="77777777" w:rsidR="00A573EF" w:rsidRPr="00807B87" w:rsidRDefault="00A573EF" w:rsidP="00CA4FD0">
            <w:pPr>
              <w:spacing w:line="36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076057">
        <w:tc>
          <w:tcPr>
            <w:tcW w:w="8516" w:type="dxa"/>
          </w:tcPr>
          <w:p w14:paraId="49F865D9"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076057">
        <w:tc>
          <w:tcPr>
            <w:tcW w:w="8516" w:type="dxa"/>
          </w:tcPr>
          <w:p w14:paraId="06AFBC5C"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076057">
        <w:tc>
          <w:tcPr>
            <w:tcW w:w="8516" w:type="dxa"/>
          </w:tcPr>
          <w:p w14:paraId="25923EFE"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573EF" w:rsidRPr="00807B87" w14:paraId="3ABB30A2" w14:textId="77777777" w:rsidTr="00076057">
        <w:tc>
          <w:tcPr>
            <w:tcW w:w="8516" w:type="dxa"/>
          </w:tcPr>
          <w:p w14:paraId="0284C661"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076057">
        <w:tc>
          <w:tcPr>
            <w:tcW w:w="8516" w:type="dxa"/>
          </w:tcPr>
          <w:p w14:paraId="3A4595F0"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view menu on the menu bar.</w:t>
            </w:r>
          </w:p>
          <w:p w14:paraId="0608417E"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tree or list view.</w:t>
            </w:r>
          </w:p>
          <w:p w14:paraId="05C541B0" w14:textId="77777777" w:rsidR="00A573EF" w:rsidRPr="00807B87" w:rsidRDefault="00A573EF" w:rsidP="00CA4FD0">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C1F0A63" w14:textId="5DF2421D" w:rsidR="00822477" w:rsidRDefault="00A573EF" w:rsidP="00CA4FD0">
      <w:pPr>
        <w:pStyle w:val="Caption"/>
        <w:spacing w:line="360" w:lineRule="auto"/>
      </w:pPr>
      <w:bookmarkStart w:id="121" w:name="_Toc268093067"/>
      <w:r>
        <w:t xml:space="preserve">Table </w:t>
      </w:r>
      <w:fldSimple w:instr=" SEQ Table \* ARABIC ">
        <w:r w:rsidR="001543AD">
          <w:rPr>
            <w:noProof/>
          </w:rPr>
          <w:t>4</w:t>
        </w:r>
      </w:fldSimple>
      <w:r>
        <w:t>: View user story</w:t>
      </w:r>
      <w:bookmarkEnd w:id="121"/>
    </w:p>
    <w:tbl>
      <w:tblPr>
        <w:tblStyle w:val="TableGrid"/>
        <w:tblW w:w="0" w:type="auto"/>
        <w:tblLook w:val="0600" w:firstRow="0" w:lastRow="0" w:firstColumn="0" w:lastColumn="0" w:noHBand="1" w:noVBand="1"/>
      </w:tblPr>
      <w:tblGrid>
        <w:gridCol w:w="8516"/>
      </w:tblGrid>
      <w:tr w:rsidR="00945887" w:rsidRPr="00807B87" w14:paraId="2103EBEA" w14:textId="77777777" w:rsidTr="00076057">
        <w:tc>
          <w:tcPr>
            <w:tcW w:w="8516" w:type="dxa"/>
          </w:tcPr>
          <w:p w14:paraId="16931525"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3D348365" w14:textId="77777777" w:rsidTr="00076057">
        <w:tc>
          <w:tcPr>
            <w:tcW w:w="8516" w:type="dxa"/>
          </w:tcPr>
          <w:p w14:paraId="2E7E4547"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076057">
        <w:tc>
          <w:tcPr>
            <w:tcW w:w="8516" w:type="dxa"/>
          </w:tcPr>
          <w:p w14:paraId="22A181ED"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076057">
        <w:tc>
          <w:tcPr>
            <w:tcW w:w="8516" w:type="dxa"/>
          </w:tcPr>
          <w:p w14:paraId="30A1BD9C"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076057">
        <w:tc>
          <w:tcPr>
            <w:tcW w:w="8516" w:type="dxa"/>
          </w:tcPr>
          <w:p w14:paraId="6DD9FEE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CA4FD0">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945887" w:rsidRPr="00807B87" w14:paraId="2A2EEEBD" w14:textId="77777777" w:rsidTr="00076057">
        <w:tc>
          <w:tcPr>
            <w:tcW w:w="8516" w:type="dxa"/>
          </w:tcPr>
          <w:p w14:paraId="2F4FF9CD"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076057">
        <w:tc>
          <w:tcPr>
            <w:tcW w:w="8516" w:type="dxa"/>
          </w:tcPr>
          <w:p w14:paraId="65898427"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configuration menu on the menu bar.</w:t>
            </w:r>
          </w:p>
          <w:p w14:paraId="73F81DA7"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View available languages drop down menu.</w:t>
            </w:r>
          </w:p>
          <w:p w14:paraId="109685F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wanted language.</w:t>
            </w:r>
          </w:p>
          <w:p w14:paraId="799EC0D4" w14:textId="77777777" w:rsidR="00945887" w:rsidRPr="00807B87" w:rsidRDefault="00945887" w:rsidP="00CA4FD0">
            <w:pPr>
              <w:pStyle w:val="ListParagraph"/>
              <w:numPr>
                <w:ilvl w:val="0"/>
                <w:numId w:val="26"/>
              </w:numPr>
              <w:spacing w:after="120" w:line="360" w:lineRule="auto"/>
              <w:rPr>
                <w:rFonts w:cs="Times New Roman"/>
              </w:rPr>
            </w:pPr>
            <w:r w:rsidRPr="00807B87">
              <w:rPr>
                <w:rFonts w:cs="Times New Roman"/>
              </w:rPr>
              <w:t>Application refreshed with new language.</w:t>
            </w:r>
          </w:p>
          <w:p w14:paraId="5A586C4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Open ontology with Protégé.</w:t>
            </w:r>
          </w:p>
          <w:p w14:paraId="2AE57FFF" w14:textId="77777777" w:rsidR="00945887" w:rsidRPr="00807B87" w:rsidRDefault="00945887" w:rsidP="00CA4FD0">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hoose language for the label.</w:t>
            </w:r>
          </w:p>
          <w:p w14:paraId="6A9313F2"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77110BE"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lick Ok.</w:t>
            </w:r>
          </w:p>
          <w:p w14:paraId="379C1D18" w14:textId="77777777" w:rsidR="00945887" w:rsidRPr="00807B87" w:rsidRDefault="00945887" w:rsidP="00CA4FD0">
            <w:pPr>
              <w:pStyle w:val="ListParagraph"/>
              <w:keepNext/>
              <w:numPr>
                <w:ilvl w:val="0"/>
                <w:numId w:val="27"/>
              </w:numPr>
              <w:spacing w:after="120" w:line="360" w:lineRule="auto"/>
              <w:rPr>
                <w:rFonts w:cs="Times New Roman"/>
              </w:rPr>
            </w:pPr>
            <w:r w:rsidRPr="00807B87">
              <w:rPr>
                <w:rFonts w:cs="Times New Roman"/>
              </w:rPr>
              <w:t>Save ontology file.</w:t>
            </w:r>
          </w:p>
        </w:tc>
      </w:tr>
    </w:tbl>
    <w:p w14:paraId="71D3E3C6" w14:textId="35C1109F" w:rsidR="005007EE" w:rsidRDefault="00945887" w:rsidP="00CA4FD0">
      <w:pPr>
        <w:pStyle w:val="Caption"/>
        <w:spacing w:line="360" w:lineRule="auto"/>
      </w:pPr>
      <w:bookmarkStart w:id="122" w:name="_Toc268093068"/>
      <w:bookmarkStart w:id="123" w:name="_Ref268175750"/>
      <w:r>
        <w:t xml:space="preserve">Table </w:t>
      </w:r>
      <w:fldSimple w:instr=" SEQ Table \* ARABIC ">
        <w:r w:rsidR="001543AD">
          <w:rPr>
            <w:noProof/>
          </w:rPr>
          <w:t>5</w:t>
        </w:r>
      </w:fldSimple>
      <w:r>
        <w:t>: Language user story</w:t>
      </w:r>
      <w:bookmarkEnd w:id="122"/>
      <w:bookmarkEnd w:id="123"/>
    </w:p>
    <w:tbl>
      <w:tblPr>
        <w:tblStyle w:val="TableGrid"/>
        <w:tblW w:w="0" w:type="auto"/>
        <w:tblLook w:val="0600" w:firstRow="0" w:lastRow="0" w:firstColumn="0" w:lastColumn="0" w:noHBand="1" w:noVBand="1"/>
      </w:tblPr>
      <w:tblGrid>
        <w:gridCol w:w="8516"/>
      </w:tblGrid>
      <w:tr w:rsidR="00945887" w:rsidRPr="00807B87" w14:paraId="0A634433" w14:textId="77777777" w:rsidTr="00076057">
        <w:tc>
          <w:tcPr>
            <w:tcW w:w="8516" w:type="dxa"/>
          </w:tcPr>
          <w:p w14:paraId="292AB97E"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25F57965" w14:textId="77777777" w:rsidTr="00076057">
        <w:tc>
          <w:tcPr>
            <w:tcW w:w="8516" w:type="dxa"/>
          </w:tcPr>
          <w:p w14:paraId="1D3C1B71"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076057">
        <w:tc>
          <w:tcPr>
            <w:tcW w:w="8516" w:type="dxa"/>
          </w:tcPr>
          <w:p w14:paraId="553EEC22"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076057">
        <w:tc>
          <w:tcPr>
            <w:tcW w:w="8516" w:type="dxa"/>
          </w:tcPr>
          <w:p w14:paraId="32BBA4A9"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076057">
        <w:tc>
          <w:tcPr>
            <w:tcW w:w="8516" w:type="dxa"/>
          </w:tcPr>
          <w:p w14:paraId="57AE9EA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343A531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CA4FD0">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076057">
        <w:tc>
          <w:tcPr>
            <w:tcW w:w="8516" w:type="dxa"/>
          </w:tcPr>
          <w:p w14:paraId="0346A19B"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076057">
        <w:tc>
          <w:tcPr>
            <w:tcW w:w="8516" w:type="dxa"/>
          </w:tcPr>
          <w:p w14:paraId="22139A11"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Filtered ingredients are highlighted.</w:t>
            </w:r>
          </w:p>
          <w:p w14:paraId="3751B5AB" w14:textId="77777777" w:rsidR="00945887" w:rsidRPr="00807B87" w:rsidRDefault="00945887" w:rsidP="00CA4FD0">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Open ontology with Protégé.</w:t>
            </w:r>
          </w:p>
          <w:p w14:paraId="336DC9C7" w14:textId="77777777" w:rsidR="00945887" w:rsidRPr="00807B87" w:rsidRDefault="00945887" w:rsidP="00CA4FD0">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38184BC"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Click Ok.</w:t>
            </w:r>
          </w:p>
          <w:p w14:paraId="0ACDE22A" w14:textId="77777777" w:rsidR="00945887" w:rsidRPr="00807B87" w:rsidRDefault="00945887" w:rsidP="00CA4FD0">
            <w:pPr>
              <w:pStyle w:val="ListParagraph"/>
              <w:keepNext/>
              <w:numPr>
                <w:ilvl w:val="0"/>
                <w:numId w:val="29"/>
              </w:numPr>
              <w:spacing w:after="120" w:line="360" w:lineRule="auto"/>
              <w:rPr>
                <w:rFonts w:cs="Times New Roman"/>
              </w:rPr>
            </w:pPr>
            <w:r w:rsidRPr="00807B87">
              <w:rPr>
                <w:rFonts w:cs="Times New Roman"/>
              </w:rPr>
              <w:t>Save ontology file.</w:t>
            </w:r>
          </w:p>
        </w:tc>
      </w:tr>
    </w:tbl>
    <w:p w14:paraId="4AA76878" w14:textId="5926DA3A" w:rsidR="00945887" w:rsidRDefault="00945887" w:rsidP="00CA4FD0">
      <w:pPr>
        <w:pStyle w:val="Caption"/>
        <w:spacing w:line="360" w:lineRule="auto"/>
      </w:pPr>
      <w:bookmarkStart w:id="124" w:name="_Toc268093069"/>
      <w:bookmarkStart w:id="125" w:name="_Ref268178439"/>
      <w:r>
        <w:t xml:space="preserve">Table </w:t>
      </w:r>
      <w:fldSimple w:instr=" SEQ Table \* ARABIC ">
        <w:r w:rsidR="001543AD">
          <w:rPr>
            <w:noProof/>
          </w:rPr>
          <w:t>6</w:t>
        </w:r>
      </w:fldSimple>
      <w:r>
        <w:t>: Tree View Filter user story</w:t>
      </w:r>
      <w:bookmarkEnd w:id="124"/>
      <w:bookmarkEnd w:id="125"/>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CA4FD0">
            <w:pPr>
              <w:spacing w:line="36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CA4FD0">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On list view, write filter text in the text filed.</w:t>
            </w:r>
          </w:p>
          <w:p w14:paraId="6C93B857"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Ingredients are filtered based on the input criteria.</w:t>
            </w:r>
          </w:p>
          <w:p w14:paraId="7A13C329"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Filtered ingredients are displayed.</w:t>
            </w:r>
          </w:p>
          <w:p w14:paraId="6332E8EA" w14:textId="77777777" w:rsidR="007724AE" w:rsidRPr="00807B87" w:rsidRDefault="007724AE" w:rsidP="00CA4FD0">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CA4FD0">
      <w:pPr>
        <w:pStyle w:val="Caption"/>
        <w:spacing w:line="360" w:lineRule="auto"/>
      </w:pPr>
      <w:bookmarkStart w:id="126" w:name="_Toc268093070"/>
      <w:r>
        <w:t xml:space="preserve">Table </w:t>
      </w:r>
      <w:fldSimple w:instr=" SEQ Table \* ARABIC ">
        <w:r w:rsidR="001543AD">
          <w:rPr>
            <w:noProof/>
          </w:rPr>
          <w:t>7</w:t>
        </w:r>
      </w:fldSimple>
      <w:r>
        <w:t>: List View Filter user story</w:t>
      </w:r>
      <w:bookmarkEnd w:id="126"/>
    </w:p>
    <w:tbl>
      <w:tblPr>
        <w:tblStyle w:val="TableGrid"/>
        <w:tblW w:w="0" w:type="auto"/>
        <w:tblLook w:val="0600" w:firstRow="0" w:lastRow="0" w:firstColumn="0" w:lastColumn="0" w:noHBand="1" w:noVBand="1"/>
      </w:tblPr>
      <w:tblGrid>
        <w:gridCol w:w="8516"/>
      </w:tblGrid>
      <w:tr w:rsidR="001543AD" w:rsidRPr="00807B87" w14:paraId="3F0D7CBB" w14:textId="77777777" w:rsidTr="00076057">
        <w:tc>
          <w:tcPr>
            <w:tcW w:w="8516" w:type="dxa"/>
          </w:tcPr>
          <w:p w14:paraId="148CA8B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016B7D32" w14:textId="77777777" w:rsidTr="00076057">
        <w:tc>
          <w:tcPr>
            <w:tcW w:w="8516" w:type="dxa"/>
          </w:tcPr>
          <w:p w14:paraId="0376D8E5"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076057">
        <w:tc>
          <w:tcPr>
            <w:tcW w:w="8516" w:type="dxa"/>
          </w:tcPr>
          <w:p w14:paraId="13AE9CE4"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076057">
        <w:tc>
          <w:tcPr>
            <w:tcW w:w="8516" w:type="dxa"/>
          </w:tcPr>
          <w:p w14:paraId="32B37FD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076057">
        <w:tc>
          <w:tcPr>
            <w:tcW w:w="8516" w:type="dxa"/>
          </w:tcPr>
          <w:p w14:paraId="5EAA45E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076057">
        <w:tc>
          <w:tcPr>
            <w:tcW w:w="8516" w:type="dxa"/>
          </w:tcPr>
          <w:p w14:paraId="31095644"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076057">
        <w:tc>
          <w:tcPr>
            <w:tcW w:w="8516" w:type="dxa"/>
          </w:tcPr>
          <w:p w14:paraId="69D230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On list or tree view, select ingredient.</w:t>
            </w:r>
          </w:p>
          <w:p w14:paraId="2F5BE861"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Click on run button.</w:t>
            </w:r>
          </w:p>
          <w:p w14:paraId="4B9964BC"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Tool shows the results.</w:t>
            </w:r>
          </w:p>
          <w:p w14:paraId="56BA5843" w14:textId="77777777" w:rsidR="001543AD" w:rsidRPr="00807B87" w:rsidRDefault="001543AD" w:rsidP="00CA4FD0">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05162470" w14:textId="0865CB0B" w:rsidR="007724AE" w:rsidRDefault="001543AD" w:rsidP="00CA4FD0">
      <w:pPr>
        <w:pStyle w:val="Caption"/>
        <w:spacing w:line="360" w:lineRule="auto"/>
      </w:pPr>
      <w:bookmarkStart w:id="127" w:name="_Toc268093071"/>
      <w:r>
        <w:t xml:space="preserve">Table </w:t>
      </w:r>
      <w:fldSimple w:instr=" SEQ Table \* ARABIC ">
        <w:r>
          <w:rPr>
            <w:noProof/>
          </w:rPr>
          <w:t>8</w:t>
        </w:r>
      </w:fldSimple>
      <w:r>
        <w:t>: Query user story</w:t>
      </w:r>
      <w:bookmarkEnd w:id="127"/>
    </w:p>
    <w:tbl>
      <w:tblPr>
        <w:tblStyle w:val="TableGrid"/>
        <w:tblW w:w="0" w:type="auto"/>
        <w:tblLook w:val="0600" w:firstRow="0" w:lastRow="0" w:firstColumn="0" w:lastColumn="0" w:noHBand="1" w:noVBand="1"/>
      </w:tblPr>
      <w:tblGrid>
        <w:gridCol w:w="8516"/>
      </w:tblGrid>
      <w:tr w:rsidR="001543AD" w:rsidRPr="00807B87" w14:paraId="47ABC156" w14:textId="77777777" w:rsidTr="00076057">
        <w:tc>
          <w:tcPr>
            <w:tcW w:w="8516" w:type="dxa"/>
          </w:tcPr>
          <w:p w14:paraId="131DBEBC"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5A0E0F6F" w14:textId="77777777" w:rsidTr="00076057">
        <w:tc>
          <w:tcPr>
            <w:tcW w:w="8516" w:type="dxa"/>
          </w:tcPr>
          <w:p w14:paraId="2324E912"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076057">
        <w:tc>
          <w:tcPr>
            <w:tcW w:w="8516" w:type="dxa"/>
          </w:tcPr>
          <w:p w14:paraId="6873027E"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076057">
        <w:tc>
          <w:tcPr>
            <w:tcW w:w="8516" w:type="dxa"/>
          </w:tcPr>
          <w:p w14:paraId="15CB8BB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076057">
        <w:tc>
          <w:tcPr>
            <w:tcW w:w="8516" w:type="dxa"/>
          </w:tcPr>
          <w:p w14:paraId="2701A4C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615835AD"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CA4FD0">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076057">
        <w:tc>
          <w:tcPr>
            <w:tcW w:w="8516" w:type="dxa"/>
          </w:tcPr>
          <w:p w14:paraId="7EA65A6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076057">
        <w:tc>
          <w:tcPr>
            <w:tcW w:w="8516" w:type="dxa"/>
          </w:tcPr>
          <w:p w14:paraId="121EB83D"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Result view refreshed with the new filtered result.</w:t>
            </w:r>
          </w:p>
          <w:p w14:paraId="1EACB4B8" w14:textId="77777777" w:rsidR="001543AD" w:rsidRPr="00807B87" w:rsidRDefault="001543AD" w:rsidP="00CA4FD0">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CA4FD0">
            <w:pPr>
              <w:pStyle w:val="ListParagraph"/>
              <w:numPr>
                <w:ilvl w:val="0"/>
                <w:numId w:val="34"/>
              </w:numPr>
              <w:spacing w:line="360" w:lineRule="auto"/>
              <w:rPr>
                <w:rFonts w:cs="Times New Roman"/>
              </w:rPr>
            </w:pPr>
            <w:r w:rsidRPr="00807B87">
              <w:rPr>
                <w:rFonts w:cs="Times New Roman"/>
              </w:rPr>
              <w:t>Open ontology with Protégé.</w:t>
            </w:r>
          </w:p>
          <w:p w14:paraId="25914586" w14:textId="6F0A6DE6"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r w:rsidR="006478C6" w:rsidRPr="00807B87">
              <w:rPr>
                <w:rFonts w:cs="Times New Roman"/>
              </w:rPr>
              <w:t xml:space="preserve">hasRole </w:t>
            </w:r>
            <w:r w:rsidRPr="00807B87">
              <w:rPr>
                <w:rFonts w:cs="Times New Roman"/>
              </w:rPr>
              <w:t>annotation property.</w:t>
            </w:r>
          </w:p>
          <w:p w14:paraId="5124F04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1123DD3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proofErr w:type="spellStart"/>
            <w:r w:rsidRPr="00807B87">
              <w:rPr>
                <w:rFonts w:cs="Times New Roman"/>
              </w:rPr>
              <w:t>hasProperty</w:t>
            </w:r>
            <w:proofErr w:type="spellEnd"/>
            <w:r w:rsidRPr="00807B87">
              <w:rPr>
                <w:rFonts w:cs="Times New Roman"/>
              </w:rPr>
              <w:t xml:space="preserve"> annotation property.</w:t>
            </w:r>
          </w:p>
          <w:p w14:paraId="27EB657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Choose IRI tab to input the value of </w:t>
            </w:r>
            <w:proofErr w:type="spellStart"/>
            <w:r w:rsidRPr="00807B87">
              <w:rPr>
                <w:rFonts w:cs="Times New Roman"/>
              </w:rPr>
              <w:t>hasProperty</w:t>
            </w:r>
            <w:proofErr w:type="spellEnd"/>
            <w:r w:rsidRPr="00807B87">
              <w:rPr>
                <w:rFonts w:cs="Times New Roman"/>
              </w:rPr>
              <w:t>.</w:t>
            </w:r>
          </w:p>
          <w:p w14:paraId="0CA1880A"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ies tab,</w:t>
            </w:r>
          </w:p>
          <w:p w14:paraId="2BECA560"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CA4FD0">
            <w:pPr>
              <w:pStyle w:val="ListParagraph"/>
              <w:numPr>
                <w:ilvl w:val="0"/>
                <w:numId w:val="34"/>
              </w:numPr>
              <w:spacing w:after="120" w:line="360" w:lineRule="auto"/>
              <w:rPr>
                <w:rFonts w:cs="Times New Roman"/>
              </w:rPr>
            </w:pPr>
            <w:r>
              <w:rPr>
                <w:rFonts w:cs="Times New Roman"/>
              </w:rPr>
              <w:t>Click OK</w:t>
            </w:r>
            <w:r w:rsidR="001543AD" w:rsidRPr="00807B87">
              <w:rPr>
                <w:rFonts w:cs="Times New Roman"/>
              </w:rPr>
              <w:t>.</w:t>
            </w:r>
          </w:p>
          <w:p w14:paraId="4AB0ACE1" w14:textId="77777777" w:rsidR="001543AD" w:rsidRPr="00807B87" w:rsidRDefault="001543AD" w:rsidP="00CA4FD0">
            <w:pPr>
              <w:pStyle w:val="ListParagraph"/>
              <w:keepNext/>
              <w:numPr>
                <w:ilvl w:val="0"/>
                <w:numId w:val="34"/>
              </w:numPr>
              <w:spacing w:after="120" w:line="360" w:lineRule="auto"/>
              <w:rPr>
                <w:rFonts w:cs="Times New Roman"/>
              </w:rPr>
            </w:pPr>
            <w:r w:rsidRPr="00807B87">
              <w:rPr>
                <w:rFonts w:cs="Times New Roman"/>
              </w:rPr>
              <w:t>Save ontology file.</w:t>
            </w:r>
          </w:p>
        </w:tc>
      </w:tr>
    </w:tbl>
    <w:p w14:paraId="442B127A" w14:textId="00770E06" w:rsidR="001543AD" w:rsidRPr="001543AD" w:rsidRDefault="001543AD" w:rsidP="00CA4FD0">
      <w:pPr>
        <w:pStyle w:val="Caption"/>
        <w:spacing w:line="360" w:lineRule="auto"/>
      </w:pPr>
      <w:bookmarkStart w:id="128" w:name="_Toc268093072"/>
      <w:r>
        <w:t xml:space="preserve">Table </w:t>
      </w:r>
      <w:fldSimple w:instr=" SEQ Table \* ARABIC ">
        <w:r>
          <w:rPr>
            <w:noProof/>
          </w:rPr>
          <w:t>9</w:t>
        </w:r>
      </w:fldSimple>
      <w:r>
        <w:t>: Facet user story</w:t>
      </w:r>
      <w:bookmarkEnd w:id="128"/>
    </w:p>
    <w:p w14:paraId="1319BFBC" w14:textId="2B5242BD" w:rsidR="00A83825" w:rsidRDefault="002339E7" w:rsidP="00CA4FD0">
      <w:pPr>
        <w:pStyle w:val="Heading2"/>
        <w:spacing w:line="360" w:lineRule="auto"/>
      </w:pPr>
      <w:bookmarkStart w:id="129" w:name="_Toc268093039"/>
      <w:r>
        <w:t>User Interface</w:t>
      </w:r>
      <w:r w:rsidR="00A83825">
        <w:t xml:space="preserve"> Design</w:t>
      </w:r>
      <w:bookmarkEnd w:id="129"/>
    </w:p>
    <w:p w14:paraId="24914272" w14:textId="7D76B441" w:rsidR="00BC15A6" w:rsidRDefault="00D55B5A" w:rsidP="00CA4FD0">
      <w:pPr>
        <w:spacing w:line="360" w:lineRule="auto"/>
        <w:jc w:val="both"/>
      </w:pPr>
      <w:r>
        <w:t xml:space="preserve">This section </w:t>
      </w:r>
      <w:r w:rsidR="00A66E83">
        <w:t xml:space="preserve">details the design process of the tool (UI). It </w:t>
      </w:r>
      <w:r w:rsidR="00D27FD2">
        <w:t xml:space="preserve">also shows the interaction design with ontology like the one mentioned in </w:t>
      </w:r>
      <w:r w:rsidR="00CE3030">
        <w:fldChar w:fldCharType="begin"/>
      </w:r>
      <w:r w:rsidR="00CE3030">
        <w:instrText xml:space="preserve"> REF _Ref268063913 \r \h </w:instrText>
      </w:r>
      <w:r w:rsidR="00CE3030">
        <w:fldChar w:fldCharType="separate"/>
      </w:r>
      <w:r w:rsidR="00CE3030">
        <w:t>4.1</w:t>
      </w:r>
      <w:r w:rsidR="00CE3030">
        <w:fldChar w:fldCharType="end"/>
      </w:r>
      <w:r w:rsidR="00CE3030">
        <w:t xml:space="preserve">. The </w:t>
      </w:r>
      <w:r w:rsidR="00554A48">
        <w:t>main</w:t>
      </w:r>
      <w:r w:rsidR="00CE3030">
        <w:t xml:space="preserve"> idea</w:t>
      </w:r>
      <w:r w:rsidR="001E1375">
        <w:t>s</w:t>
      </w:r>
      <w:r w:rsidR="00CE3030">
        <w:t xml:space="preserve"> behind the design </w:t>
      </w:r>
      <w:r w:rsidR="001E1375">
        <w:t>are</w:t>
      </w:r>
      <w:r w:rsidR="00CE3030">
        <w:t xml:space="preserve"> developing </w:t>
      </w:r>
      <w:r w:rsidR="00954706">
        <w:t xml:space="preserve">a UI that is driven by </w:t>
      </w:r>
      <w:r w:rsidR="004036D2">
        <w:t>ontology</w:t>
      </w:r>
      <w:r w:rsidR="001E1375">
        <w:t>, the ability</w:t>
      </w:r>
      <w:r w:rsidR="00DF458F">
        <w:t xml:space="preserve"> to run different </w:t>
      </w:r>
      <w:r w:rsidR="0007404F">
        <w:t>ontologies</w:t>
      </w:r>
      <w:r w:rsidR="00B7055E">
        <w:t xml:space="preserve">, </w:t>
      </w:r>
      <w:r w:rsidR="00554A48">
        <w:t xml:space="preserve">using different languages used in the ontology, </w:t>
      </w:r>
      <w:r w:rsidR="00B7055E">
        <w:t>as well as using filters on the browsed content and facets on the search result</w:t>
      </w:r>
      <w:r w:rsidR="00954706">
        <w:t>.</w:t>
      </w:r>
      <w:r w:rsidR="0007404F">
        <w:t xml:space="preserve"> </w:t>
      </w:r>
      <w:r w:rsidR="000A224E">
        <w:t>To details those furthermore</w:t>
      </w:r>
      <w:r w:rsidR="00104B20">
        <w:t xml:space="preserve">, </w:t>
      </w:r>
      <w:r w:rsidR="00A4180E">
        <w:t>this section starts with first idea that is building ontology driven UI.</w:t>
      </w:r>
      <w:r w:rsidR="00040654">
        <w:t xml:space="preserve"> Then it moves to the second one the flexibility of using different ontologies with the UI. </w:t>
      </w:r>
      <w:r w:rsidR="00E72329">
        <w:t xml:space="preserve">After that, </w:t>
      </w:r>
      <w:r w:rsidR="00453386">
        <w:t xml:space="preserve">using different languages available in the ontology. In addition, it elaborates on applying filters on the shown content and applying facets on the search result. Finally, </w:t>
      </w:r>
      <w:r w:rsidR="00BF14EC">
        <w:t xml:space="preserve">it shad the light on some UI enhancements like </w:t>
      </w:r>
      <w:r w:rsidR="00DE43FD">
        <w:t xml:space="preserve">importing ontologies during run time or </w:t>
      </w:r>
      <w:r w:rsidR="00FE223B">
        <w:t>having different views of the browsed contents.</w:t>
      </w:r>
    </w:p>
    <w:p w14:paraId="1B2914B4" w14:textId="6B0A9FB4" w:rsidR="009001DB" w:rsidRDefault="00FF57F4" w:rsidP="004C1990">
      <w:pPr>
        <w:keepNext/>
        <w:jc w:val="center"/>
      </w:pPr>
      <w:r>
        <w:rPr>
          <w:noProof/>
        </w:rPr>
        <w:drawing>
          <wp:inline distT="0" distB="0" distL="0" distR="0" wp14:anchorId="119DA691" wp14:editId="2B632E9A">
            <wp:extent cx="5270500" cy="1946275"/>
            <wp:effectExtent l="25400" t="25400" r="38100" b="349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1946275"/>
                    </a:xfrm>
                    <a:prstGeom prst="rect">
                      <a:avLst/>
                    </a:prstGeom>
                    <a:ln>
                      <a:solidFill>
                        <a:srgbClr val="000000"/>
                      </a:solidFill>
                    </a:ln>
                  </pic:spPr>
                </pic:pic>
              </a:graphicData>
            </a:graphic>
          </wp:inline>
        </w:drawing>
      </w:r>
    </w:p>
    <w:p w14:paraId="6A8DE0A2" w14:textId="25EE9DC8" w:rsidR="005B0FCA" w:rsidRDefault="009001DB" w:rsidP="00CA4FD0">
      <w:pPr>
        <w:pStyle w:val="Caption"/>
        <w:spacing w:line="360" w:lineRule="auto"/>
        <w:jc w:val="center"/>
      </w:pPr>
      <w:bookmarkStart w:id="130" w:name="_Ref268074591"/>
      <w:bookmarkStart w:id="131" w:name="_Ref268074584"/>
      <w:bookmarkStart w:id="132" w:name="_Toc268093090"/>
      <w:r>
        <w:t xml:space="preserve">Figure </w:t>
      </w:r>
      <w:fldSimple w:instr=" SEQ Figure \* ARABIC ">
        <w:r w:rsidR="00467D04">
          <w:rPr>
            <w:noProof/>
          </w:rPr>
          <w:t>18</w:t>
        </w:r>
      </w:fldSimple>
      <w:bookmarkEnd w:id="130"/>
      <w:r>
        <w:t>: Ontology Driven UI diagram</w:t>
      </w:r>
      <w:bookmarkEnd w:id="131"/>
      <w:bookmarkEnd w:id="132"/>
    </w:p>
    <w:p w14:paraId="550D49BF" w14:textId="14BF5492" w:rsidR="00F764D7" w:rsidRDefault="00F764D7" w:rsidP="00CA4FD0">
      <w:pPr>
        <w:spacing w:line="360" w:lineRule="auto"/>
        <w:jc w:val="both"/>
      </w:pPr>
      <w:r>
        <w:fldChar w:fldCharType="begin"/>
      </w:r>
      <w:r>
        <w:instrText xml:space="preserve"> REF _Ref268074591 \h </w:instrText>
      </w:r>
      <w:r>
        <w:fldChar w:fldCharType="separate"/>
      </w:r>
      <w:r>
        <w:t xml:space="preserve">Figure </w:t>
      </w:r>
      <w:r>
        <w:rPr>
          <w:noProof/>
        </w:rPr>
        <w:t>18</w:t>
      </w:r>
      <w:r>
        <w:fldChar w:fldCharType="end"/>
      </w:r>
      <w:r w:rsidR="00F62D38">
        <w:t xml:space="preserve"> demonstrates </w:t>
      </w:r>
      <w:r w:rsidR="001167E5">
        <w:t xml:space="preserve">how the UI is driven by ontology. </w:t>
      </w:r>
      <w:r w:rsidR="00C9505E">
        <w:t>It shows three important parts: the ontology</w:t>
      </w:r>
      <w:r w:rsidR="008421AF">
        <w:t xml:space="preserve"> where it represents food domain concept</w:t>
      </w:r>
      <w:r w:rsidR="00C9505E">
        <w:t>, OWL API</w:t>
      </w:r>
      <w:r w:rsidR="00E42863">
        <w:t xml:space="preserve"> </w:t>
      </w:r>
      <w:r w:rsidR="00E47ADA">
        <w:t xml:space="preserve">that link the ontology with UI and preform operations on the ontology </w:t>
      </w:r>
      <w:r w:rsidR="00825D74">
        <w:t>programmatically</w:t>
      </w:r>
      <w:r w:rsidR="00C9505E">
        <w:t>, and the tool (UI)</w:t>
      </w:r>
      <w:r w:rsidR="00825D74">
        <w:t xml:space="preserve"> that displays content, result, and controls functionalities</w:t>
      </w:r>
      <w:r w:rsidR="00C9505E">
        <w:t>.</w:t>
      </w:r>
      <w:r w:rsidR="009D0BF3">
        <w:t xml:space="preserve"> </w:t>
      </w:r>
      <w:r w:rsidR="00D879FB">
        <w:t xml:space="preserve">The content (knowledge of concept domain) is preserved in ontology file. </w:t>
      </w:r>
      <w:r w:rsidR="00F04810">
        <w:t xml:space="preserve">Ontology could have many classes like the one mentioned in </w:t>
      </w:r>
      <w:r w:rsidR="00F04810">
        <w:fldChar w:fldCharType="begin"/>
      </w:r>
      <w:r w:rsidR="00F04810">
        <w:instrText xml:space="preserve"> REF _Ref268063913 \r \h </w:instrText>
      </w:r>
      <w:r w:rsidR="00F04810">
        <w:fldChar w:fldCharType="separate"/>
      </w:r>
      <w:r w:rsidR="00F04810">
        <w:t>4.1</w:t>
      </w:r>
      <w:r w:rsidR="00F04810">
        <w:fldChar w:fldCharType="end"/>
      </w:r>
      <w:r w:rsidR="003633CA">
        <w:t xml:space="preserve">, Ingredient class is the important one since it </w:t>
      </w:r>
      <w:r w:rsidR="002E5B25">
        <w:t xml:space="preserve">is displayed for the user and it </w:t>
      </w:r>
      <w:r w:rsidR="003633CA">
        <w:t>constructs the search query.</w:t>
      </w:r>
      <w:r w:rsidR="00D17D1E">
        <w:t xml:space="preserve"> </w:t>
      </w:r>
      <w:r w:rsidR="00082B00">
        <w:t>To start</w:t>
      </w:r>
      <w:r w:rsidR="00795A97">
        <w:t xml:space="preserve"> with opening the ontology programmatically</w:t>
      </w:r>
      <w:r w:rsidR="00082B00">
        <w:t xml:space="preserve">, </w:t>
      </w:r>
      <w:r w:rsidR="00C925FD">
        <w:t>its location is needed like any other file to be open via code.</w:t>
      </w:r>
      <w:r w:rsidR="00382B72">
        <w:t xml:space="preserve"> </w:t>
      </w:r>
      <w:r w:rsidR="00DC6336">
        <w:t>So user</w:t>
      </w:r>
      <w:r w:rsidR="004F2F87">
        <w:t xml:space="preserve"> is</w:t>
      </w:r>
      <w:r w:rsidR="00DC6336">
        <w:t xml:space="preserve"> asked for the ontology loca</w:t>
      </w:r>
      <w:r w:rsidR="0057009C">
        <w:t>tion as it mentioned in</w:t>
      </w:r>
      <w:r w:rsidR="004E093A">
        <w:t xml:space="preserve"> </w:t>
      </w:r>
      <w:r w:rsidR="004E093A">
        <w:fldChar w:fldCharType="begin"/>
      </w:r>
      <w:r w:rsidR="004E093A">
        <w:instrText xml:space="preserve"> REF _Ref268075713 \h </w:instrText>
      </w:r>
      <w:r w:rsidR="004E093A">
        <w:fldChar w:fldCharType="separate"/>
      </w:r>
      <w:r w:rsidR="004E093A">
        <w:t xml:space="preserve">Table </w:t>
      </w:r>
      <w:r w:rsidR="004E093A">
        <w:rPr>
          <w:noProof/>
        </w:rPr>
        <w:t>2</w:t>
      </w:r>
      <w:r w:rsidR="004E093A">
        <w:t>: Run 1 user story</w:t>
      </w:r>
      <w:r w:rsidR="004E093A">
        <w:fldChar w:fldCharType="end"/>
      </w:r>
      <w:r w:rsidR="00DC5EE2">
        <w:t xml:space="preserve">. </w:t>
      </w:r>
      <w:r w:rsidR="00C11AC7">
        <w:t xml:space="preserve">After getting the ontology location and open it, </w:t>
      </w:r>
      <w:r w:rsidR="00B502D2">
        <w:t xml:space="preserve">Ingredient class is retrieved by using a combination of two things: </w:t>
      </w:r>
      <w:r w:rsidR="00571D6E">
        <w:t>annotating the Ingredient</w:t>
      </w:r>
      <w:r w:rsidR="006478C6">
        <w:t xml:space="preserve"> class before hand using hasRole</w:t>
      </w:r>
      <w:r w:rsidR="00571D6E">
        <w:t xml:space="preserve"> annotation property</w:t>
      </w:r>
      <w:r w:rsidR="000033DA">
        <w:t xml:space="preserve"> with the value “IngClass”</w:t>
      </w:r>
      <w:r w:rsidR="00571D6E">
        <w:t xml:space="preserve"> as it mentioned in </w:t>
      </w:r>
      <w:r w:rsidR="00571D6E">
        <w:fldChar w:fldCharType="begin"/>
      </w:r>
      <w:r w:rsidR="00571D6E">
        <w:instrText xml:space="preserve"> REF _Ref268076013 \h </w:instrText>
      </w:r>
      <w:r w:rsidR="00571D6E">
        <w:fldChar w:fldCharType="separate"/>
      </w:r>
      <w:r w:rsidR="00571D6E">
        <w:t xml:space="preserve">Table </w:t>
      </w:r>
      <w:r w:rsidR="00571D6E">
        <w:rPr>
          <w:noProof/>
        </w:rPr>
        <w:t>3</w:t>
      </w:r>
      <w:r w:rsidR="00571D6E">
        <w:t>: Run 2 user story</w:t>
      </w:r>
      <w:r w:rsidR="00571D6E">
        <w:fldChar w:fldCharType="end"/>
      </w:r>
      <w:r w:rsidR="00571D6E">
        <w:t xml:space="preserve"> and </w:t>
      </w:r>
      <w:r w:rsidR="00BC569F">
        <w:t xml:space="preserve">using </w:t>
      </w:r>
      <w:r w:rsidR="00666C89">
        <w:t>OWL API to retrieve the class with the annotation specified.</w:t>
      </w:r>
      <w:r w:rsidR="00B34365">
        <w:t xml:space="preserve"> </w:t>
      </w:r>
      <w:r w:rsidR="00DC1CA4">
        <w:t xml:space="preserve">An algorithm is implemented to search </w:t>
      </w:r>
      <w:r w:rsidR="006478C6">
        <w:t>for the class that uses “hasRole</w:t>
      </w:r>
      <w:r w:rsidR="00DC1CA4">
        <w:t xml:space="preserve">” annotation property and the value “IngClass” by using OWL API to access the ontology, make sure it consistent, and </w:t>
      </w:r>
      <w:r w:rsidR="00C85128">
        <w:t>get the ingredient class.</w:t>
      </w:r>
      <w:r w:rsidR="002F3028">
        <w:t xml:space="preserve"> </w:t>
      </w:r>
      <w:r w:rsidR="00B34365">
        <w:t xml:space="preserve">The </w:t>
      </w:r>
      <w:r w:rsidR="00032DD1">
        <w:t xml:space="preserve">Ingredient class gets rendered </w:t>
      </w:r>
      <w:r w:rsidR="002F3028">
        <w:t xml:space="preserve">using </w:t>
      </w:r>
      <w:r w:rsidR="00032DD1">
        <w:t>in a</w:t>
      </w:r>
      <w:r w:rsidR="00076F22">
        <w:t xml:space="preserve"> tree and a</w:t>
      </w:r>
      <w:r w:rsidR="00032DD1">
        <w:t xml:space="preserve"> list</w:t>
      </w:r>
      <w:r w:rsidR="002F3028">
        <w:t xml:space="preserve"> OWL API</w:t>
      </w:r>
      <w:r w:rsidR="00F24B26">
        <w:t>; and displayed,</w:t>
      </w:r>
      <w:r w:rsidR="00032DD1">
        <w:t xml:space="preserve"> so user can browse it and select f</w:t>
      </w:r>
      <w:r w:rsidR="005818FC">
        <w:t>rom it to construct a search query.</w:t>
      </w:r>
      <w:r w:rsidR="00AD150E">
        <w:t xml:space="preserve"> As a result, the user will be guided through the construction process of the search query and reduced the amount of recall of remembering keywords, and will has the clarity for constructing meaningful search query.</w:t>
      </w:r>
    </w:p>
    <w:p w14:paraId="677C4FEA" w14:textId="77777777" w:rsidR="00E84912" w:rsidRDefault="00E90379" w:rsidP="00E84912">
      <w:pPr>
        <w:keepNext/>
        <w:jc w:val="center"/>
      </w:pPr>
      <w:r>
        <w:rPr>
          <w:noProof/>
        </w:rPr>
        <w:drawing>
          <wp:inline distT="0" distB="0" distL="0" distR="0" wp14:anchorId="11AE2487" wp14:editId="3B85C45B">
            <wp:extent cx="5270500" cy="4133215"/>
            <wp:effectExtent l="25400" t="25400" r="38100" b="323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4133215"/>
                    </a:xfrm>
                    <a:prstGeom prst="rect">
                      <a:avLst/>
                    </a:prstGeom>
                    <a:ln>
                      <a:solidFill>
                        <a:schemeClr val="tx1"/>
                      </a:solidFill>
                    </a:ln>
                  </pic:spPr>
                </pic:pic>
              </a:graphicData>
            </a:graphic>
          </wp:inline>
        </w:drawing>
      </w:r>
    </w:p>
    <w:p w14:paraId="075F3C9F" w14:textId="33EB09A3" w:rsidR="00BF3C39" w:rsidRDefault="00E84912" w:rsidP="00E84912">
      <w:pPr>
        <w:pStyle w:val="Caption"/>
        <w:spacing w:line="360" w:lineRule="auto"/>
        <w:jc w:val="center"/>
      </w:pPr>
      <w:bookmarkStart w:id="133" w:name="_Ref268092426"/>
      <w:bookmarkStart w:id="134" w:name="_Ref268092793"/>
      <w:bookmarkStart w:id="135" w:name="_Toc268093091"/>
      <w:r>
        <w:t xml:space="preserve">Figure </w:t>
      </w:r>
      <w:fldSimple w:instr=" SEQ Figure \* ARABIC ">
        <w:r w:rsidR="00467D04">
          <w:rPr>
            <w:noProof/>
          </w:rPr>
          <w:t>19</w:t>
        </w:r>
      </w:fldSimple>
      <w:bookmarkEnd w:id="133"/>
      <w:r>
        <w:t>: Three main things to run different ontologies</w:t>
      </w:r>
      <w:bookmarkEnd w:id="134"/>
      <w:bookmarkEnd w:id="135"/>
    </w:p>
    <w:p w14:paraId="26DB03F4" w14:textId="20B9C263" w:rsidR="0087047F" w:rsidRDefault="00357CEB" w:rsidP="00EA7939">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18</w:t>
      </w:r>
      <w:r>
        <w:fldChar w:fldCharType="end"/>
      </w:r>
      <w:r>
        <w:t xml:space="preserve"> shows how to display the ingredient class to the user by annotating it using </w:t>
      </w:r>
      <w:r w:rsidR="006478C6">
        <w:t>hasRole</w:t>
      </w:r>
      <w:r>
        <w:t xml:space="preserve"> annotation property. </w:t>
      </w:r>
      <w:r w:rsidR="00C9315D">
        <w:fldChar w:fldCharType="begin"/>
      </w:r>
      <w:r w:rsidR="00C9315D">
        <w:instrText xml:space="preserve"> REF _Ref268092426 \h </w:instrText>
      </w:r>
      <w:r w:rsidR="00C9315D">
        <w:fldChar w:fldCharType="separate"/>
      </w:r>
      <w:r w:rsidR="00C9315D">
        <w:t xml:space="preserve">Figure </w:t>
      </w:r>
      <w:r w:rsidR="00C9315D">
        <w:rPr>
          <w:noProof/>
        </w:rPr>
        <w:t>19</w:t>
      </w:r>
      <w:r w:rsidR="00C9315D">
        <w:fldChar w:fldCharType="end"/>
      </w:r>
      <w:r w:rsidR="00C9315D">
        <w:t xml:space="preserve"> illustrates </w:t>
      </w:r>
      <w:r w:rsidR="00CA316C">
        <w:t>the idea of running different ontologies using the UI.</w:t>
      </w:r>
      <w:r w:rsidR="00195448">
        <w:t xml:space="preserve"> </w:t>
      </w:r>
      <w:r w:rsidR="00EA7939">
        <w:t>T</w:t>
      </w:r>
      <w:r w:rsidR="00ED5287">
        <w:t>he UI needs more information</w:t>
      </w:r>
      <w:r w:rsidR="00FA1BC6">
        <w:t xml:space="preserve"> than just an ingredient class</w:t>
      </w:r>
      <w:r w:rsidR="00ED5287">
        <w:t xml:space="preserve"> to </w:t>
      </w:r>
      <w:r w:rsidR="00D1237E">
        <w:t>preform queries</w:t>
      </w:r>
      <w:r w:rsidR="002C0FAF">
        <w:t xml:space="preserve"> and gets results. </w:t>
      </w:r>
      <w:r w:rsidR="004F0F3B">
        <w:t xml:space="preserve">As it mentioned in </w:t>
      </w:r>
      <w:r w:rsidR="004F0F3B">
        <w:fldChar w:fldCharType="begin"/>
      </w:r>
      <w:r w:rsidR="004F0F3B">
        <w:instrText xml:space="preserve"> REF _Ref268076013 \h </w:instrText>
      </w:r>
      <w:r w:rsidR="004F0F3B">
        <w:fldChar w:fldCharType="separate"/>
      </w:r>
      <w:r w:rsidR="004F0F3B">
        <w:t xml:space="preserve">Table </w:t>
      </w:r>
      <w:r w:rsidR="004F0F3B">
        <w:rPr>
          <w:noProof/>
        </w:rPr>
        <w:t>3</w:t>
      </w:r>
      <w:r w:rsidR="004F0F3B">
        <w:t>: Run 2 user story</w:t>
      </w:r>
      <w:r w:rsidR="004F0F3B">
        <w:fldChar w:fldCharType="end"/>
      </w:r>
      <w:r w:rsidR="004F0F3B">
        <w:t xml:space="preserve"> and it is shown in</w:t>
      </w:r>
      <w:r w:rsidR="0099588B">
        <w:t xml:space="preserve"> </w:t>
      </w:r>
      <w:r w:rsidR="0099588B">
        <w:fldChar w:fldCharType="begin"/>
      </w:r>
      <w:r w:rsidR="0099588B">
        <w:instrText xml:space="preserve"> REF _Ref268092426 \h </w:instrText>
      </w:r>
      <w:r w:rsidR="0099588B">
        <w:fldChar w:fldCharType="separate"/>
      </w:r>
      <w:r w:rsidR="0099588B">
        <w:t xml:space="preserve">Figure </w:t>
      </w:r>
      <w:r w:rsidR="0099588B">
        <w:rPr>
          <w:noProof/>
        </w:rPr>
        <w:t>19</w:t>
      </w:r>
      <w:r w:rsidR="0099588B">
        <w:fldChar w:fldCharType="end"/>
      </w:r>
      <w:r w:rsidR="004F0F3B">
        <w:t>, it need</w:t>
      </w:r>
      <w:r w:rsidR="00DC3219">
        <w:t>s</w:t>
      </w:r>
      <w:r w:rsidR="004F0F3B">
        <w:t xml:space="preserve"> three components to execute</w:t>
      </w:r>
      <w:r w:rsidR="003A7683">
        <w:t xml:space="preserve"> queries: the base class, the ingredient class, and the object property that link the previous two classes.</w:t>
      </w:r>
      <w:r w:rsidR="000D0404">
        <w:t xml:space="preserve"> </w:t>
      </w:r>
      <w:r w:rsidR="00CD4FD6">
        <w:t>An example of a DL search query would be like: [BaseClass] and ([Property] some [IngClass]). Where BaseClass is the named thing that we want to query for, IngClass the ingredients of BaseClass, and Property is the like between the two.</w:t>
      </w:r>
      <w:r w:rsidR="00793C4E">
        <w:t xml:space="preserve"> </w:t>
      </w:r>
      <w:r w:rsidR="000437B9">
        <w:t>To make ontologies work with the UI</w:t>
      </w:r>
      <w:r w:rsidR="008D6B22">
        <w:t>;</w:t>
      </w:r>
      <w:r w:rsidR="000437B9">
        <w:t xml:space="preserve"> </w:t>
      </w:r>
      <w:r w:rsidR="008D6B22">
        <w:t xml:space="preserve">base class, ingredient class, and the property </w:t>
      </w:r>
      <w:proofErr w:type="gramStart"/>
      <w:r w:rsidR="008D6B22">
        <w:t>are needed to be annotated</w:t>
      </w:r>
      <w:proofErr w:type="gramEnd"/>
      <w:r w:rsidR="008D6B22">
        <w:t xml:space="preserve"> with </w:t>
      </w:r>
      <w:r w:rsidR="006478C6">
        <w:t>hasRole</w:t>
      </w:r>
      <w:r w:rsidR="008D6B22">
        <w:t xml:space="preserve"> annotation property.</w:t>
      </w:r>
      <w:r w:rsidR="000E34C7">
        <w:t xml:space="preserve"> The value of </w:t>
      </w:r>
      <w:r w:rsidR="006478C6">
        <w:t>hasRole</w:t>
      </w:r>
      <w:r w:rsidR="000E34C7">
        <w:t xml:space="preserve"> for base class is “BaseClass”, ingredient class is “IngClass”, and property is “Property”</w:t>
      </w:r>
      <w:r w:rsidR="005E2316">
        <w:t>.</w:t>
      </w:r>
      <w:r w:rsidR="00DB1739">
        <w:t xml:space="preserve"> </w:t>
      </w:r>
      <w:r w:rsidR="00425D50">
        <w:t xml:space="preserve">The tool </w:t>
      </w:r>
      <w:r w:rsidR="00CC5795">
        <w:t>searches</w:t>
      </w:r>
      <w:r w:rsidR="00425D50">
        <w:t xml:space="preserve"> for the classes and object </w:t>
      </w:r>
      <w:r w:rsidR="00FF7E8F">
        <w:t>properties, which</w:t>
      </w:r>
      <w:r w:rsidR="00425D50">
        <w:t xml:space="preserve"> are annotated with </w:t>
      </w:r>
      <w:r w:rsidR="006478C6">
        <w:t>hasRole</w:t>
      </w:r>
      <w:r w:rsidR="00425D50">
        <w:t xml:space="preserve"> and have the values “BaseClass”, “IngClass”,</w:t>
      </w:r>
      <w:r w:rsidR="00E40387">
        <w:t xml:space="preserve"> and</w:t>
      </w:r>
      <w:r w:rsidR="00425D50">
        <w:t xml:space="preserve"> “Property”</w:t>
      </w:r>
      <w:r w:rsidR="00E40387">
        <w:t>, using OWL API</w:t>
      </w:r>
      <w:r w:rsidR="00425D50">
        <w:t>.</w:t>
      </w:r>
      <w:r w:rsidR="000850F9">
        <w:t xml:space="preserve"> Then, UI displays the ingredient class to the user to select </w:t>
      </w:r>
      <w:r w:rsidR="00A91840">
        <w:t>from the</w:t>
      </w:r>
      <w:r w:rsidR="000850F9">
        <w:t xml:space="preserve"> included and excluded ingredients. </w:t>
      </w:r>
      <w:r w:rsidR="0064269D">
        <w:t xml:space="preserve">Then, the tool </w:t>
      </w:r>
      <w:r w:rsidR="00521F1B">
        <w:t xml:space="preserve">form different queries depending on the selected included and excluded ingredients. </w:t>
      </w:r>
      <w:r w:rsidR="009E6B4D">
        <w:t>These q</w:t>
      </w:r>
      <w:r w:rsidR="00521F1B">
        <w:t>ueries would be like:</w:t>
      </w:r>
    </w:p>
    <w:p w14:paraId="32A88FCA" w14:textId="7BD1CCC3" w:rsidR="00521F1B" w:rsidRDefault="006C13D5" w:rsidP="006C13D5">
      <w:pPr>
        <w:spacing w:line="360" w:lineRule="auto"/>
        <w:jc w:val="both"/>
      </w:pPr>
      <w:r>
        <w:t>Included Ingredients:</w:t>
      </w:r>
    </w:p>
    <w:p w14:paraId="5A9404C6" w14:textId="3086B363" w:rsidR="006C13D5" w:rsidRDefault="00394F17" w:rsidP="006C13D5">
      <w:pPr>
        <w:spacing w:line="360" w:lineRule="auto"/>
        <w:jc w:val="both"/>
      </w:pPr>
      <w:r>
        <w:t>[BaseClass] and ([Property] some [selected Ing</w:t>
      </w:r>
      <w:r w:rsidRPr="00361D1E">
        <w:rPr>
          <w:vertAlign w:val="subscript"/>
        </w:rPr>
        <w:t>1</w:t>
      </w:r>
      <w:r>
        <w:t>])</w:t>
      </w:r>
    </w:p>
    <w:p w14:paraId="38F81114" w14:textId="46C0A7D4" w:rsidR="00394F17" w:rsidRPr="00F764D7" w:rsidRDefault="00394F17" w:rsidP="00394F17">
      <w:pPr>
        <w:spacing w:line="360" w:lineRule="auto"/>
        <w:jc w:val="both"/>
      </w:pPr>
      <w:r>
        <w:t>[BaseClass] and ([Property] some [selected Ing</w:t>
      </w:r>
      <w:r w:rsidRPr="00361D1E">
        <w:rPr>
          <w:vertAlign w:val="subscript"/>
        </w:rPr>
        <w:t>2</w:t>
      </w:r>
      <w:r>
        <w:t>])</w:t>
      </w:r>
    </w:p>
    <w:p w14:paraId="26662DCE" w14:textId="756346E9" w:rsidR="00394F17" w:rsidRDefault="00394F17" w:rsidP="006C13D5">
      <w:pPr>
        <w:spacing w:line="360" w:lineRule="auto"/>
        <w:jc w:val="both"/>
      </w:pPr>
      <w:r>
        <w:t>…</w:t>
      </w:r>
    </w:p>
    <w:p w14:paraId="5486D794" w14:textId="78B34744" w:rsidR="00394F17" w:rsidRPr="00F764D7" w:rsidRDefault="00394F17" w:rsidP="00394F17">
      <w:pPr>
        <w:spacing w:line="360" w:lineRule="auto"/>
        <w:jc w:val="both"/>
      </w:pPr>
      <w:r>
        <w:t>[BaseClass] and ([Property] some [selected Ing</w:t>
      </w:r>
      <w:r w:rsidRPr="00361D1E">
        <w:rPr>
          <w:vertAlign w:val="subscript"/>
        </w:rPr>
        <w:t>n</w:t>
      </w:r>
      <w:r>
        <w:t>])</w:t>
      </w:r>
    </w:p>
    <w:p w14:paraId="10489E31" w14:textId="4DBE3075" w:rsidR="00A65CF0" w:rsidRDefault="00A65CF0" w:rsidP="00A65CF0">
      <w:pPr>
        <w:spacing w:line="360" w:lineRule="auto"/>
        <w:jc w:val="both"/>
      </w:pPr>
      <w:r>
        <w:t>Excluded Ingredients:</w:t>
      </w:r>
    </w:p>
    <w:p w14:paraId="5455B5C3" w14:textId="5C857696" w:rsidR="000F644E" w:rsidRDefault="000F644E" w:rsidP="000F644E">
      <w:pPr>
        <w:spacing w:line="360" w:lineRule="auto"/>
        <w:jc w:val="both"/>
      </w:pPr>
      <w:r>
        <w:t>[BaseClass] and not ([Property] some [selected Ing</w:t>
      </w:r>
      <w:r w:rsidRPr="00361D1E">
        <w:rPr>
          <w:vertAlign w:val="subscript"/>
        </w:rPr>
        <w:t>1</w:t>
      </w:r>
      <w:r>
        <w:t>])</w:t>
      </w:r>
    </w:p>
    <w:p w14:paraId="772AEE80" w14:textId="5B69CB88" w:rsidR="000F644E" w:rsidRPr="00F764D7" w:rsidRDefault="000F644E" w:rsidP="000F644E">
      <w:pPr>
        <w:spacing w:line="360" w:lineRule="auto"/>
        <w:jc w:val="both"/>
      </w:pPr>
      <w:r>
        <w:t>[BaseClass] and not ([Property] some [selected Ing</w:t>
      </w:r>
      <w:r w:rsidRPr="00361D1E">
        <w:rPr>
          <w:vertAlign w:val="subscript"/>
        </w:rPr>
        <w:t>2</w:t>
      </w:r>
      <w:r>
        <w:t>])</w:t>
      </w:r>
    </w:p>
    <w:p w14:paraId="450C9D96" w14:textId="77777777" w:rsidR="000F644E" w:rsidRDefault="000F644E" w:rsidP="000F644E">
      <w:pPr>
        <w:spacing w:line="360" w:lineRule="auto"/>
        <w:jc w:val="both"/>
      </w:pPr>
      <w:r>
        <w:t>…</w:t>
      </w:r>
    </w:p>
    <w:p w14:paraId="10064B5A" w14:textId="3DFEF059" w:rsidR="000F644E" w:rsidRPr="00F764D7" w:rsidRDefault="000F644E" w:rsidP="000F644E">
      <w:pPr>
        <w:spacing w:line="360" w:lineRule="auto"/>
        <w:jc w:val="both"/>
      </w:pPr>
      <w:r>
        <w:t>[BaseClass] and not ([Property] some [selected Ing</w:t>
      </w:r>
      <w:r w:rsidRPr="00361D1E">
        <w:rPr>
          <w:vertAlign w:val="subscript"/>
        </w:rPr>
        <w:t>n</w:t>
      </w:r>
      <w:r>
        <w:t>])</w:t>
      </w:r>
    </w:p>
    <w:p w14:paraId="1FB3EC8E" w14:textId="77777777" w:rsidR="00394F17" w:rsidRDefault="00394F17" w:rsidP="006C13D5">
      <w:pPr>
        <w:spacing w:line="360" w:lineRule="auto"/>
        <w:jc w:val="both"/>
      </w:pPr>
    </w:p>
    <w:p w14:paraId="7EDD8A1B" w14:textId="7F38BDEE" w:rsidR="00F527A4" w:rsidRDefault="00F527A4" w:rsidP="006C13D5">
      <w:pPr>
        <w:spacing w:line="360" w:lineRule="auto"/>
        <w:jc w:val="both"/>
      </w:pPr>
      <w:r>
        <w:t xml:space="preserve">As last part of this process, </w:t>
      </w:r>
      <w:r w:rsidR="00A91AA3">
        <w:t xml:space="preserve">the intersection of </w:t>
      </w:r>
      <w:r>
        <w:t>the results of the included and excluded queries</w:t>
      </w:r>
      <w:r w:rsidR="00A91AA3">
        <w:t xml:space="preserve"> is taken. </w:t>
      </w:r>
      <w:r w:rsidR="00182595">
        <w:t>Finally, the result is displayed to the user.</w:t>
      </w:r>
    </w:p>
    <w:p w14:paraId="3EDB3DA2" w14:textId="77777777" w:rsidR="00E72CFB" w:rsidRDefault="00E72CFB" w:rsidP="006C13D5">
      <w:pPr>
        <w:spacing w:line="360" w:lineRule="auto"/>
        <w:jc w:val="both"/>
      </w:pPr>
    </w:p>
    <w:p w14:paraId="37A3140C" w14:textId="0DD48F71" w:rsidR="00A441E2" w:rsidRDefault="002B3662" w:rsidP="006C13D5">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xml:space="preserve">, displaying languages depend in the ontology itself if it is labeled with more than language or not. As an assumption the default language is English. The tool looks for </w:t>
      </w:r>
      <w:r w:rsidR="00D438AE">
        <w:t xml:space="preserve">labels with language associated with them and calculates the percentage of </w:t>
      </w:r>
      <w:r w:rsidR="00372404">
        <w:t>the language to the whole ontology.</w:t>
      </w:r>
      <w:r w:rsidR="00293EF6">
        <w:t xml:space="preserve"> The UI displays available languages in dropdown menu to the user. After choosing </w:t>
      </w:r>
      <w:r w:rsidR="007C1CBB">
        <w:t>a language</w:t>
      </w:r>
      <w:r w:rsidR="00821D41">
        <w:t xml:space="preserve">, </w:t>
      </w:r>
      <w:r w:rsidR="00C97118">
        <w:t>the ingredients and the results get rendered with the new language and displayed to the user.</w:t>
      </w:r>
      <w:r w:rsidR="005F5CFB">
        <w:t xml:space="preserve"> In case of there is no language associated with class labels, </w:t>
      </w:r>
      <w:r w:rsidR="008E315A">
        <w:t>the name of the ontology class is displayed.</w:t>
      </w:r>
    </w:p>
    <w:p w14:paraId="6ACAC1D3" w14:textId="77777777" w:rsidR="003F4100" w:rsidRDefault="003F4100" w:rsidP="006C13D5">
      <w:pPr>
        <w:spacing w:line="360" w:lineRule="auto"/>
        <w:jc w:val="both"/>
      </w:pPr>
    </w:p>
    <w:p w14:paraId="1138BDD2" w14:textId="77777777" w:rsidR="00231309" w:rsidRDefault="00231309" w:rsidP="00231309">
      <w:pPr>
        <w:keepNext/>
        <w:jc w:val="center"/>
      </w:pPr>
      <w:r>
        <w:rPr>
          <w:noProof/>
        </w:rPr>
        <w:drawing>
          <wp:inline distT="0" distB="0" distL="0" distR="0" wp14:anchorId="23DACD77" wp14:editId="386B9630">
            <wp:extent cx="5270500" cy="1948815"/>
            <wp:effectExtent l="25400" t="25400" r="38100" b="323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30">
                      <a:extLst>
                        <a:ext uri="{28A0092B-C50C-407E-A947-70E740481C1C}">
                          <a14:useLocalDpi xmlns:a14="http://schemas.microsoft.com/office/drawing/2010/main" val="0"/>
                        </a:ext>
                      </a:extLst>
                    </a:blip>
                    <a:stretch>
                      <a:fillRect/>
                    </a:stretch>
                  </pic:blipFill>
                  <pic:spPr>
                    <a:xfrm>
                      <a:off x="0" y="0"/>
                      <a:ext cx="5270500" cy="1948815"/>
                    </a:xfrm>
                    <a:prstGeom prst="rect">
                      <a:avLst/>
                    </a:prstGeom>
                    <a:ln>
                      <a:solidFill>
                        <a:srgbClr val="000000"/>
                      </a:solidFill>
                    </a:ln>
                  </pic:spPr>
                </pic:pic>
              </a:graphicData>
            </a:graphic>
          </wp:inline>
        </w:drawing>
      </w:r>
    </w:p>
    <w:p w14:paraId="2AB48235" w14:textId="6241F93A" w:rsidR="007C4715" w:rsidRDefault="00231309" w:rsidP="00231309">
      <w:pPr>
        <w:pStyle w:val="Caption"/>
        <w:spacing w:line="360" w:lineRule="auto"/>
        <w:jc w:val="center"/>
      </w:pPr>
      <w:bookmarkStart w:id="136" w:name="_Ref268178354"/>
      <w:bookmarkStart w:id="137" w:name="_Ref268178360"/>
      <w:r>
        <w:t xml:space="preserve">Figure </w:t>
      </w:r>
      <w:fldSimple w:instr=" SEQ Figure \* ARABIC ">
        <w:r w:rsidR="00467D04">
          <w:rPr>
            <w:noProof/>
          </w:rPr>
          <w:t>20</w:t>
        </w:r>
      </w:fldSimple>
      <w:bookmarkEnd w:id="137"/>
      <w:r>
        <w:t>: Filter annotation</w:t>
      </w:r>
      <w:bookmarkEnd w:id="136"/>
    </w:p>
    <w:p w14:paraId="79240193" w14:textId="7AA1E9AA" w:rsidR="00526219" w:rsidRDefault="00296E19" w:rsidP="005754C4">
      <w:pPr>
        <w:spacing w:line="360" w:lineRule="auto"/>
        <w:jc w:val="both"/>
      </w:pPr>
      <w:r>
        <w:fldChar w:fldCharType="begin"/>
      </w:r>
      <w:r>
        <w:instrText xml:space="preserve"> REF _Ref268178360 \h </w:instrText>
      </w:r>
      <w:r>
        <w:fldChar w:fldCharType="separate"/>
      </w:r>
      <w:r>
        <w:t xml:space="preserve">Figure </w:t>
      </w:r>
      <w:r>
        <w:rPr>
          <w:noProof/>
        </w:rPr>
        <w:t>20</w:t>
      </w:r>
      <w:r>
        <w:fldChar w:fldCharType="end"/>
      </w:r>
      <w:r w:rsidR="006A2302">
        <w:t xml:space="preserve"> shows the design of adding filters to the </w:t>
      </w:r>
      <w:r w:rsidR="00070495">
        <w:t xml:space="preserve">tree view within the </w:t>
      </w:r>
      <w:r w:rsidR="006A2302">
        <w:t>tool.</w:t>
      </w:r>
      <w:r w:rsidR="00070495">
        <w:t xml:space="preserve"> As stated in </w:t>
      </w:r>
      <w:r w:rsidR="00070495">
        <w:fldChar w:fldCharType="begin"/>
      </w:r>
      <w:r w:rsidR="00070495">
        <w:instrText xml:space="preserve"> REF _Ref268178439 \h </w:instrText>
      </w:r>
      <w:r w:rsidR="00070495">
        <w:fldChar w:fldCharType="separate"/>
      </w:r>
      <w:r w:rsidR="00070495">
        <w:t xml:space="preserve">Table </w:t>
      </w:r>
      <w:r w:rsidR="00070495">
        <w:rPr>
          <w:noProof/>
        </w:rPr>
        <w:t>6</w:t>
      </w:r>
      <w:r w:rsidR="00070495">
        <w:t>: Tree View Filter user story</w:t>
      </w:r>
      <w:r w:rsidR="00070495">
        <w:fldChar w:fldCharType="end"/>
      </w:r>
      <w:r w:rsidR="00E45022">
        <w:t>, if the ontology contain</w:t>
      </w:r>
      <w:r w:rsidR="00261495">
        <w:t>s filter annotations associated with ingredient class then the filter will appear in UI otherwise it won’t appear.</w:t>
      </w:r>
      <w:r w:rsidR="00C51FEC">
        <w:t xml:space="preserve"> Filtering using the tree’s view depends on the ontology annotations.</w:t>
      </w:r>
      <w:r w:rsidR="00636FD2">
        <w:t xml:space="preserve"> </w:t>
      </w:r>
      <w:proofErr w:type="gramStart"/>
      <w:r w:rsidR="00636FD2">
        <w:t>hasRole</w:t>
      </w:r>
      <w:proofErr w:type="gramEnd"/>
      <w:r w:rsidR="00636FD2">
        <w:t xml:space="preserve"> annotation is used here also, </w:t>
      </w:r>
      <w:r w:rsidR="00BF11DD">
        <w:t xml:space="preserve">where </w:t>
      </w:r>
      <w:r w:rsidR="00981621">
        <w:t>a</w:t>
      </w:r>
      <w:r w:rsidR="00D45203">
        <w:t>n</w:t>
      </w:r>
      <w:r w:rsidR="00981621">
        <w:t xml:space="preserve"> ingredient class is annotated with the value “filter”</w:t>
      </w:r>
      <w:r w:rsidR="008E3D6D">
        <w:t>.</w:t>
      </w:r>
      <w:r w:rsidR="00526219">
        <w:t xml:space="preserve"> Filters usually are class expressions like any class with spicy ingredient. </w:t>
      </w:r>
      <w:r w:rsidR="00E17A0F">
        <w:fldChar w:fldCharType="begin"/>
      </w:r>
      <w:r w:rsidR="00E17A0F">
        <w:instrText xml:space="preserve"> REF _Ref268179275 \h </w:instrText>
      </w:r>
      <w:r w:rsidR="00E17A0F">
        <w:fldChar w:fldCharType="separate"/>
      </w:r>
      <w:r w:rsidR="00E17A0F">
        <w:t xml:space="preserve">Figure </w:t>
      </w:r>
      <w:r w:rsidR="00E17A0F">
        <w:rPr>
          <w:noProof/>
        </w:rPr>
        <w:t>21</w:t>
      </w:r>
      <w:r w:rsidR="00E17A0F">
        <w:fldChar w:fldCharType="end"/>
      </w:r>
      <w:r w:rsidR="00B2484C">
        <w:t xml:space="preserve"> shows a snapshot of the tool filtering for spicy ingredients.</w:t>
      </w:r>
    </w:p>
    <w:p w14:paraId="5680CB61" w14:textId="77777777" w:rsidR="00467D04" w:rsidRDefault="00467D04" w:rsidP="00467D04">
      <w:pPr>
        <w:keepNext/>
        <w:jc w:val="both"/>
      </w:pPr>
      <w:r>
        <w:rPr>
          <w:noProof/>
        </w:rPr>
        <w:drawing>
          <wp:inline distT="0" distB="0" distL="0" distR="0" wp14:anchorId="2E12EBC9" wp14:editId="695A32D5">
            <wp:extent cx="5270500" cy="3519805"/>
            <wp:effectExtent l="25400" t="25400" r="38100" b="361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s.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519805"/>
                    </a:xfrm>
                    <a:prstGeom prst="rect">
                      <a:avLst/>
                    </a:prstGeom>
                    <a:ln>
                      <a:solidFill>
                        <a:srgbClr val="000000"/>
                      </a:solidFill>
                    </a:ln>
                  </pic:spPr>
                </pic:pic>
              </a:graphicData>
            </a:graphic>
          </wp:inline>
        </w:drawing>
      </w:r>
    </w:p>
    <w:p w14:paraId="175D08ED" w14:textId="7502FE3C" w:rsidR="00526219" w:rsidRPr="00561BAD" w:rsidRDefault="00467D04" w:rsidP="00467D04">
      <w:pPr>
        <w:pStyle w:val="Caption"/>
        <w:jc w:val="both"/>
      </w:pPr>
      <w:bookmarkStart w:id="138" w:name="_Ref268179275"/>
      <w:r>
        <w:t xml:space="preserve">Figure </w:t>
      </w:r>
      <w:fldSimple w:instr=" SEQ Figure \* ARABIC ">
        <w:r>
          <w:rPr>
            <w:noProof/>
          </w:rPr>
          <w:t>21</w:t>
        </w:r>
      </w:fldSimple>
      <w:bookmarkEnd w:id="138"/>
      <w:r>
        <w:t>: Using filters in tree view</w:t>
      </w:r>
    </w:p>
    <w:p w14:paraId="722F0ED7" w14:textId="54FBF203" w:rsidR="007C4715" w:rsidRDefault="00920138" w:rsidP="006C13D5">
      <w:pPr>
        <w:spacing w:line="360" w:lineRule="auto"/>
        <w:jc w:val="both"/>
      </w:pPr>
      <w:r>
        <w:t xml:space="preserve">After the annotation process for filter is done, </w:t>
      </w:r>
      <w:r w:rsidR="00C7230C">
        <w:t xml:space="preserve">the tool looks for </w:t>
      </w:r>
      <w:r w:rsidR="00BA6915">
        <w:t>classes with hasRole annotation property and the value of “filter”.</w:t>
      </w:r>
      <w:r w:rsidR="00F91C52">
        <w:t xml:space="preserve"> Then, </w:t>
      </w:r>
      <w:r w:rsidR="00DC2EAC">
        <w:t>the tool shows to the user specified filters. Finally, upon choosing a filter the ingredients get rendered. The ingredient classes that match filtering criteria are highlighted with yellow color and the rest are disabled and cannot select from.</w:t>
      </w:r>
    </w:p>
    <w:p w14:paraId="74F21F1A" w14:textId="77777777" w:rsidR="00FE039B" w:rsidRDefault="00FE039B" w:rsidP="006C13D5">
      <w:pPr>
        <w:spacing w:line="360" w:lineRule="auto"/>
        <w:jc w:val="both"/>
      </w:pPr>
    </w:p>
    <w:p w14:paraId="613C421D" w14:textId="38747B71" w:rsidR="00FE039B" w:rsidRPr="00F764D7" w:rsidRDefault="008F1DCD" w:rsidP="006C13D5">
      <w:pPr>
        <w:spacing w:line="360" w:lineRule="auto"/>
        <w:jc w:val="both"/>
      </w:pPr>
      <w:r>
        <w:t xml:space="preserve">Filtering in the list view is </w:t>
      </w:r>
      <w:r w:rsidR="00D95864">
        <w:t>completely</w:t>
      </w:r>
      <w:r>
        <w:t xml:space="preserve"> different than the one in the tree list</w:t>
      </w:r>
      <w:r w:rsidR="00D95864">
        <w:t xml:space="preserve">. </w:t>
      </w:r>
      <w:r w:rsidR="00581DC0">
        <w:t>Filtering in the list view is text based filtering</w:t>
      </w:r>
      <w:r w:rsidR="008F2A70">
        <w:t xml:space="preserve"> </w:t>
      </w:r>
      <w:bookmarkStart w:id="139" w:name="_GoBack"/>
      <w:bookmarkEnd w:id="139"/>
    </w:p>
    <w:p w14:paraId="6C40D3CC" w14:textId="77777777" w:rsidR="00031B5D" w:rsidRDefault="00031B5D" w:rsidP="00CA4FD0">
      <w:pPr>
        <w:pStyle w:val="Heading2"/>
        <w:numPr>
          <w:ilvl w:val="0"/>
          <w:numId w:val="0"/>
        </w:numPr>
        <w:spacing w:line="360" w:lineRule="auto"/>
        <w:ind w:left="576"/>
      </w:pPr>
    </w:p>
    <w:p w14:paraId="503B58DB" w14:textId="4EA56717" w:rsidR="00B00FF3" w:rsidRDefault="00B00FF3" w:rsidP="00CA4FD0">
      <w:pPr>
        <w:pStyle w:val="Heading2"/>
        <w:spacing w:line="360" w:lineRule="auto"/>
      </w:pPr>
      <w:bookmarkStart w:id="140" w:name="_Toc268093040"/>
      <w:r>
        <w:t>Conclusion</w:t>
      </w:r>
      <w:bookmarkEnd w:id="140"/>
    </w:p>
    <w:p w14:paraId="3A2C4024" w14:textId="77777777" w:rsidR="00B00FF3" w:rsidRPr="00B00FF3" w:rsidRDefault="00B00FF3" w:rsidP="00CA4FD0">
      <w:pPr>
        <w:spacing w:line="360" w:lineRule="auto"/>
      </w:pP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Pr="00D46C40" w:rsidRDefault="00D46C40" w:rsidP="00CA4FD0">
      <w:pPr>
        <w:pStyle w:val="Heading1"/>
        <w:spacing w:line="360" w:lineRule="auto"/>
        <w:rPr>
          <w:rFonts w:cs="Times New Roman"/>
        </w:rPr>
      </w:pPr>
      <w:bookmarkStart w:id="141" w:name="_Toc268093041"/>
      <w:r w:rsidRPr="00D46C40">
        <w:rPr>
          <w:rFonts w:cs="Times New Roman"/>
        </w:rPr>
        <w:t>IMPLEMENTATION</w:t>
      </w:r>
      <w:bookmarkEnd w:id="141"/>
    </w:p>
    <w:p w14:paraId="7C92480C" w14:textId="77777777" w:rsidR="00A162C2" w:rsidRDefault="00A162C2" w:rsidP="00CA4FD0">
      <w:pPr>
        <w:pStyle w:val="Heading2"/>
        <w:spacing w:line="360" w:lineRule="auto"/>
        <w:ind w:left="0" w:firstLine="0"/>
      </w:pPr>
      <w:bookmarkStart w:id="142" w:name="_Toc268093042"/>
      <w:r>
        <w:t>Java</w:t>
      </w:r>
      <w:bookmarkEnd w:id="142"/>
    </w:p>
    <w:p w14:paraId="280C4737" w14:textId="77777777" w:rsidR="00A162C2" w:rsidRDefault="00A162C2" w:rsidP="00CA4FD0">
      <w:pPr>
        <w:pStyle w:val="Heading2"/>
        <w:spacing w:line="360" w:lineRule="auto"/>
        <w:ind w:left="0" w:firstLine="0"/>
      </w:pPr>
      <w:bookmarkStart w:id="143" w:name="_Toc268093043"/>
      <w:r>
        <w:t>OWL API</w:t>
      </w:r>
      <w:bookmarkEnd w:id="143"/>
    </w:p>
    <w:p w14:paraId="2CB87CAA" w14:textId="77777777" w:rsidR="00A162C2" w:rsidRDefault="00A162C2" w:rsidP="00CA4FD0">
      <w:pPr>
        <w:pStyle w:val="Heading2"/>
        <w:spacing w:line="360" w:lineRule="auto"/>
        <w:ind w:left="0" w:firstLine="0"/>
      </w:pPr>
      <w:bookmarkStart w:id="144" w:name="_Toc268093044"/>
      <w:r>
        <w:t>Software Process</w:t>
      </w:r>
      <w:bookmarkEnd w:id="144"/>
    </w:p>
    <w:p w14:paraId="01AE7768" w14:textId="77777777" w:rsidR="00A162C2" w:rsidRDefault="00A162C2" w:rsidP="00CA4FD0">
      <w:pPr>
        <w:pStyle w:val="Heading2"/>
        <w:spacing w:line="360" w:lineRule="auto"/>
        <w:ind w:left="0" w:firstLine="0"/>
      </w:pPr>
      <w:bookmarkStart w:id="145" w:name="_Toc268093045"/>
      <w:r>
        <w:t>Using Ontology Annotations</w:t>
      </w:r>
      <w:bookmarkEnd w:id="145"/>
    </w:p>
    <w:p w14:paraId="07715295" w14:textId="4952AC21" w:rsidR="00BE1F4D" w:rsidRDefault="00BE1F4D" w:rsidP="00CA4FD0">
      <w:pPr>
        <w:pStyle w:val="Heading2"/>
        <w:spacing w:line="360" w:lineRule="auto"/>
        <w:ind w:left="0" w:firstLine="0"/>
      </w:pPr>
      <w:bookmarkStart w:id="146" w:name="_Toc268093046"/>
      <w:r>
        <w:t xml:space="preserve">Iterative and </w:t>
      </w:r>
      <w:r w:rsidR="009A7780">
        <w:t>Incremental</w:t>
      </w:r>
      <w:r>
        <w:t xml:space="preserve"> Devel</w:t>
      </w:r>
      <w:r w:rsidR="009A7780">
        <w:t>o</w:t>
      </w:r>
      <w:r>
        <w:t>pment</w:t>
      </w:r>
      <w:bookmarkEnd w:id="146"/>
    </w:p>
    <w:p w14:paraId="68B9E1D8" w14:textId="020600A8" w:rsidR="004B79F8" w:rsidRPr="004B79F8" w:rsidRDefault="004B79F8" w:rsidP="00CA4FD0">
      <w:pPr>
        <w:pStyle w:val="Heading2"/>
        <w:spacing w:line="360" w:lineRule="auto"/>
      </w:pPr>
      <w:bookmarkStart w:id="147" w:name="_Toc268093047"/>
      <w:r>
        <w:t>Limitations</w:t>
      </w:r>
      <w:bookmarkEnd w:id="147"/>
    </w:p>
    <w:p w14:paraId="03A23865" w14:textId="61118DE3" w:rsidR="009A7780" w:rsidRPr="009A7780" w:rsidRDefault="003B77D1" w:rsidP="00CA4FD0">
      <w:pPr>
        <w:pStyle w:val="Heading2"/>
        <w:spacing w:line="360" w:lineRule="auto"/>
      </w:pPr>
      <w:bookmarkStart w:id="148" w:name="_Toc268093048"/>
      <w:r>
        <w:t>Conclusion</w:t>
      </w:r>
      <w:bookmarkEnd w:id="148"/>
    </w:p>
    <w:p w14:paraId="759E2FBE" w14:textId="1D278070" w:rsidR="006315D4" w:rsidRDefault="006315D4" w:rsidP="00CA4FD0">
      <w:pPr>
        <w:pStyle w:val="Heading2"/>
        <w:spacing w:line="360" w:lineRule="auto"/>
        <w:ind w:left="0" w:firstLine="0"/>
      </w:pPr>
      <w:r>
        <w:br w:type="page"/>
      </w:r>
    </w:p>
    <w:p w14:paraId="54F3D3F4" w14:textId="4CE0F9A0" w:rsidR="006315D4" w:rsidRDefault="00C951C9" w:rsidP="00CA4FD0">
      <w:pPr>
        <w:pStyle w:val="Heading1"/>
        <w:spacing w:line="360" w:lineRule="auto"/>
        <w:rPr>
          <w:rFonts w:cs="Times New Roman"/>
        </w:rPr>
      </w:pPr>
      <w:bookmarkStart w:id="149" w:name="_Toc268093049"/>
      <w:r w:rsidRPr="00C951C9">
        <w:rPr>
          <w:rFonts w:cs="Times New Roman"/>
        </w:rPr>
        <w:t>TESTING</w:t>
      </w:r>
      <w:bookmarkEnd w:id="149"/>
    </w:p>
    <w:p w14:paraId="744EFEA7" w14:textId="77777777" w:rsidR="00290514" w:rsidRDefault="00290514" w:rsidP="00CA4FD0">
      <w:pPr>
        <w:pStyle w:val="Heading2"/>
        <w:spacing w:line="360" w:lineRule="auto"/>
      </w:pPr>
      <w:bookmarkStart w:id="150" w:name="_Toc268093050"/>
      <w:r>
        <w:t>Unit Testing</w:t>
      </w:r>
      <w:bookmarkEnd w:id="150"/>
    </w:p>
    <w:p w14:paraId="33FA31E7" w14:textId="7EC32F4C" w:rsidR="0056657E" w:rsidRPr="0056657E" w:rsidRDefault="0056657E" w:rsidP="00CA4FD0">
      <w:pPr>
        <w:pStyle w:val="Heading2"/>
        <w:spacing w:line="360" w:lineRule="auto"/>
      </w:pPr>
      <w:bookmarkStart w:id="151" w:name="_Toc268093051"/>
      <w:r>
        <w:t>Integration Testing</w:t>
      </w:r>
      <w:bookmarkEnd w:id="151"/>
    </w:p>
    <w:p w14:paraId="46E4C2BD" w14:textId="5E5CA63A" w:rsidR="00B40A38" w:rsidRDefault="00B40A38" w:rsidP="00CA4FD0">
      <w:pPr>
        <w:pStyle w:val="Heading2"/>
        <w:spacing w:line="360" w:lineRule="auto"/>
      </w:pPr>
      <w:bookmarkStart w:id="152" w:name="_Toc268093052"/>
      <w:r>
        <w:t>Conclusion</w:t>
      </w:r>
      <w:bookmarkEnd w:id="152"/>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Pr="00D2099C" w:rsidRDefault="00D2099C" w:rsidP="00CA4FD0">
      <w:pPr>
        <w:pStyle w:val="Heading1"/>
        <w:spacing w:line="360" w:lineRule="auto"/>
        <w:rPr>
          <w:rFonts w:cs="Times New Roman"/>
        </w:rPr>
      </w:pPr>
      <w:bookmarkStart w:id="153" w:name="_Toc268093053"/>
      <w:r w:rsidRPr="00D2099C">
        <w:rPr>
          <w:rFonts w:cs="Times New Roman"/>
        </w:rPr>
        <w:t>EVALUATION AND CRITICAL ANALYSIS</w:t>
      </w:r>
      <w:bookmarkEnd w:id="153"/>
    </w:p>
    <w:p w14:paraId="18B2ADC1" w14:textId="72A6C28F" w:rsidR="00692AC2" w:rsidRPr="003C39FF" w:rsidRDefault="003C39FF" w:rsidP="00CA4FD0">
      <w:pPr>
        <w:pStyle w:val="Heading2"/>
        <w:spacing w:line="360" w:lineRule="auto"/>
      </w:pPr>
      <w:bookmarkStart w:id="154" w:name="_Toc268093054"/>
      <w:r w:rsidRPr="003C39FF">
        <w:t>Questionnaire</w:t>
      </w:r>
      <w:bookmarkEnd w:id="154"/>
    </w:p>
    <w:p w14:paraId="39B51300" w14:textId="72DD343D" w:rsidR="003C39FF" w:rsidRPr="003C39FF" w:rsidRDefault="003C39FF" w:rsidP="00CA4FD0">
      <w:pPr>
        <w:pStyle w:val="Heading3"/>
        <w:spacing w:line="360" w:lineRule="auto"/>
        <w:rPr>
          <w:rFonts w:cs="Times New Roman"/>
        </w:rPr>
      </w:pPr>
      <w:bookmarkStart w:id="155" w:name="_Toc268093055"/>
      <w:r w:rsidRPr="003C39FF">
        <w:rPr>
          <w:rFonts w:cs="Times New Roman"/>
        </w:rPr>
        <w:t>Questions</w:t>
      </w:r>
      <w:bookmarkEnd w:id="155"/>
    </w:p>
    <w:p w14:paraId="0282E6CF" w14:textId="072819AF" w:rsidR="003C39FF" w:rsidRPr="003C39FF" w:rsidRDefault="003C39FF" w:rsidP="00CA4FD0">
      <w:pPr>
        <w:pStyle w:val="Heading3"/>
        <w:spacing w:line="360" w:lineRule="auto"/>
        <w:rPr>
          <w:rFonts w:cs="Times New Roman"/>
        </w:rPr>
      </w:pPr>
      <w:bookmarkStart w:id="156" w:name="_Toc268093056"/>
      <w:r w:rsidRPr="003C39FF">
        <w:rPr>
          <w:rFonts w:cs="Times New Roman"/>
        </w:rPr>
        <w:t>Participants</w:t>
      </w:r>
      <w:bookmarkEnd w:id="156"/>
    </w:p>
    <w:p w14:paraId="2B2A0C56" w14:textId="20B30E7D" w:rsidR="003C39FF" w:rsidRPr="003C39FF" w:rsidRDefault="003C39FF" w:rsidP="00CA4FD0">
      <w:pPr>
        <w:pStyle w:val="Heading3"/>
        <w:spacing w:line="360" w:lineRule="auto"/>
        <w:rPr>
          <w:rFonts w:cs="Times New Roman"/>
        </w:rPr>
      </w:pPr>
      <w:bookmarkStart w:id="157" w:name="_Toc268093057"/>
      <w:r w:rsidRPr="003C39FF">
        <w:rPr>
          <w:rFonts w:cs="Times New Roman"/>
        </w:rPr>
        <w:t>Results</w:t>
      </w:r>
      <w:bookmarkEnd w:id="157"/>
    </w:p>
    <w:p w14:paraId="286E0B45" w14:textId="103FA2A3" w:rsidR="003C39FF" w:rsidRPr="003C39FF" w:rsidRDefault="003C39FF" w:rsidP="00CA4FD0">
      <w:pPr>
        <w:pStyle w:val="Heading3"/>
        <w:spacing w:line="360" w:lineRule="auto"/>
        <w:rPr>
          <w:rFonts w:cs="Times New Roman"/>
        </w:rPr>
      </w:pPr>
      <w:bookmarkStart w:id="158" w:name="_Toc268093058"/>
      <w:r w:rsidRPr="003C39FF">
        <w:rPr>
          <w:rFonts w:cs="Times New Roman"/>
        </w:rPr>
        <w:t>Hypothesis Acceptance</w:t>
      </w:r>
      <w:bookmarkEnd w:id="158"/>
    </w:p>
    <w:p w14:paraId="744EF6CB" w14:textId="0FAD8CAF" w:rsidR="003C39FF" w:rsidRDefault="003C39FF" w:rsidP="00CA4FD0">
      <w:pPr>
        <w:pStyle w:val="Heading2"/>
        <w:spacing w:line="360" w:lineRule="auto"/>
      </w:pPr>
      <w:bookmarkStart w:id="159" w:name="_Toc268093059"/>
      <w:r w:rsidRPr="003C39FF">
        <w:t>Conclusion</w:t>
      </w:r>
      <w:bookmarkEnd w:id="159"/>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160" w:name="_Toc268093060"/>
      <w:r w:rsidRPr="007337BA">
        <w:rPr>
          <w:rFonts w:cs="Times New Roman"/>
        </w:rPr>
        <w:t>CONCLUSION AND FUTURE WORK</w:t>
      </w:r>
      <w:bookmarkEnd w:id="160"/>
    </w:p>
    <w:p w14:paraId="2951C887" w14:textId="6188C936" w:rsidR="005E3868" w:rsidRDefault="005E3868" w:rsidP="00CA4FD0">
      <w:pPr>
        <w:pStyle w:val="Heading2"/>
        <w:spacing w:line="360" w:lineRule="auto"/>
      </w:pPr>
      <w:bookmarkStart w:id="161" w:name="_Toc268093061"/>
      <w:r>
        <w:t>Summary of Achievements</w:t>
      </w:r>
      <w:bookmarkEnd w:id="161"/>
    </w:p>
    <w:p w14:paraId="4186A248" w14:textId="0C783243" w:rsidR="005E3868" w:rsidRDefault="008912E5" w:rsidP="00CA4FD0">
      <w:pPr>
        <w:pStyle w:val="Heading2"/>
        <w:spacing w:line="360" w:lineRule="auto"/>
      </w:pPr>
      <w:bookmarkStart w:id="162" w:name="_Toc268093062"/>
      <w:r>
        <w:t>Future Work</w:t>
      </w:r>
      <w:bookmarkEnd w:id="162"/>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163" w:name="_Toc268093063"/>
      <w:r w:rsidRPr="00DD4776">
        <w:rPr>
          <w:rFonts w:cs="Times New Roman"/>
        </w:rPr>
        <w:t>REFERENCES</w:t>
      </w:r>
      <w:bookmarkEnd w:id="163"/>
    </w:p>
    <w:p w14:paraId="25228F79" w14:textId="77777777" w:rsidR="00DD4776" w:rsidRDefault="00DD4776" w:rsidP="00CA4FD0">
      <w:pPr>
        <w:spacing w:line="360" w:lineRule="auto"/>
      </w:pPr>
    </w:p>
    <w:p w14:paraId="454E3661" w14:textId="77777777" w:rsidR="0005267A" w:rsidRPr="0005267A" w:rsidRDefault="00DD4776" w:rsidP="00CA4FD0">
      <w:pPr>
        <w:pStyle w:val="EndNoteBibliography"/>
        <w:spacing w:line="360" w:lineRule="auto"/>
        <w:ind w:left="720" w:hanging="720"/>
        <w:rPr>
          <w:noProof/>
        </w:rPr>
      </w:pPr>
      <w:r>
        <w:fldChar w:fldCharType="begin"/>
      </w:r>
      <w:r>
        <w:instrText xml:space="preserve"> ADDIN EN.REFLIST </w:instrText>
      </w:r>
      <w:r>
        <w:fldChar w:fldCharType="separate"/>
      </w:r>
      <w:r w:rsidR="0005267A" w:rsidRPr="0005267A">
        <w:rPr>
          <w:noProof/>
        </w:rPr>
        <w:t>1.</w:t>
      </w:r>
      <w:r w:rsidR="0005267A" w:rsidRPr="0005267A">
        <w:rPr>
          <w:noProof/>
        </w:rPr>
        <w:tab/>
        <w:t xml:space="preserve">Ding, L., et al., </w:t>
      </w:r>
      <w:r w:rsidR="0005267A" w:rsidRPr="0005267A">
        <w:rPr>
          <w:i/>
          <w:noProof/>
        </w:rPr>
        <w:t>Using Ontologies in the Semantic Web: A Survey</w:t>
      </w:r>
      <w:r w:rsidR="0005267A" w:rsidRPr="0005267A">
        <w:rPr>
          <w:noProof/>
        </w:rPr>
        <w:t xml:space="preserve">, in </w:t>
      </w:r>
      <w:r w:rsidR="0005267A" w:rsidRPr="0005267A">
        <w:rPr>
          <w:i/>
          <w:noProof/>
        </w:rPr>
        <w:t>Ontologies</w:t>
      </w:r>
      <w:r w:rsidR="0005267A" w:rsidRPr="0005267A">
        <w:rPr>
          <w:noProof/>
        </w:rPr>
        <w:t>. 2007, Springer US. p. 79-113.</w:t>
      </w:r>
    </w:p>
    <w:p w14:paraId="74DEC63F" w14:textId="77777777" w:rsidR="0005267A" w:rsidRPr="0005267A" w:rsidRDefault="0005267A" w:rsidP="00CA4FD0">
      <w:pPr>
        <w:pStyle w:val="EndNoteBibliography"/>
        <w:spacing w:line="360" w:lineRule="auto"/>
        <w:ind w:left="720" w:hanging="720"/>
        <w:rPr>
          <w:noProof/>
        </w:rPr>
      </w:pPr>
      <w:r w:rsidRPr="0005267A">
        <w:rPr>
          <w:noProof/>
        </w:rPr>
        <w:t>2.</w:t>
      </w:r>
      <w:r w:rsidRPr="0005267A">
        <w:rPr>
          <w:noProof/>
        </w:rPr>
        <w:tab/>
        <w:t xml:space="preserve">Stevens, R., et al., </w:t>
      </w:r>
      <w:r w:rsidRPr="0005267A">
        <w:rPr>
          <w:i/>
          <w:noProof/>
        </w:rPr>
        <w:t>TAMBIS: Transparent Access to Multiple Bioinformatics Information Sources.</w:t>
      </w:r>
      <w:r w:rsidRPr="0005267A">
        <w:rPr>
          <w:noProof/>
        </w:rPr>
        <w:t xml:space="preserve"> IBM System Journal. </w:t>
      </w:r>
      <w:r w:rsidRPr="0005267A">
        <w:rPr>
          <w:b/>
          <w:noProof/>
        </w:rPr>
        <w:t>40</w:t>
      </w:r>
      <w:r w:rsidRPr="0005267A">
        <w:rPr>
          <w:noProof/>
        </w:rPr>
        <w:t>(2): p. 532-551.</w:t>
      </w:r>
    </w:p>
    <w:p w14:paraId="0201F288" w14:textId="77777777" w:rsidR="0005267A" w:rsidRPr="0005267A" w:rsidRDefault="0005267A" w:rsidP="00CA4FD0">
      <w:pPr>
        <w:pStyle w:val="EndNoteBibliography"/>
        <w:spacing w:line="360" w:lineRule="auto"/>
        <w:ind w:left="720" w:hanging="720"/>
        <w:rPr>
          <w:noProof/>
        </w:rPr>
      </w:pPr>
      <w:r w:rsidRPr="0005267A">
        <w:rPr>
          <w:noProof/>
        </w:rPr>
        <w:t>3.</w:t>
      </w:r>
      <w:r w:rsidRPr="0005267A">
        <w:rPr>
          <w:noProof/>
        </w:rPr>
        <w:tab/>
        <w:t xml:space="preserve">Catarci, T., et al., </w:t>
      </w:r>
      <w:r w:rsidRPr="0005267A">
        <w:rPr>
          <w:i/>
          <w:noProof/>
        </w:rPr>
        <w:t>An Ontology Based Visual Tool for Query Formulation Support.</w:t>
      </w:r>
      <w:r w:rsidRPr="0005267A">
        <w:rPr>
          <w:noProof/>
        </w:rPr>
        <w:t xml:space="preserve"> ECAI, 2004: p. 308-312.</w:t>
      </w:r>
    </w:p>
    <w:p w14:paraId="6D87965D" w14:textId="77777777" w:rsidR="0005267A" w:rsidRPr="0005267A" w:rsidRDefault="0005267A" w:rsidP="00CA4FD0">
      <w:pPr>
        <w:pStyle w:val="EndNoteBibliography"/>
        <w:spacing w:line="360" w:lineRule="auto"/>
        <w:ind w:left="720" w:hanging="720"/>
        <w:rPr>
          <w:noProof/>
        </w:rPr>
      </w:pPr>
      <w:r w:rsidRPr="0005267A">
        <w:rPr>
          <w:noProof/>
        </w:rPr>
        <w:t>4.</w:t>
      </w:r>
      <w:r w:rsidRPr="0005267A">
        <w:rPr>
          <w:noProof/>
        </w:rPr>
        <w:tab/>
        <w:t xml:space="preserve">Horridge, M., </w:t>
      </w:r>
      <w:r w:rsidRPr="0005267A">
        <w:rPr>
          <w:i/>
          <w:noProof/>
        </w:rPr>
        <w:t>The Manchester Pizza Finder</w:t>
      </w:r>
      <w:r w:rsidRPr="0005267A">
        <w:rPr>
          <w:noProof/>
        </w:rPr>
        <w:t>. University of Manchester.</w:t>
      </w:r>
    </w:p>
    <w:p w14:paraId="509F4EA7" w14:textId="77777777" w:rsidR="0005267A" w:rsidRPr="0005267A" w:rsidRDefault="0005267A" w:rsidP="00CA4FD0">
      <w:pPr>
        <w:pStyle w:val="EndNoteBibliography"/>
        <w:spacing w:line="360" w:lineRule="auto"/>
        <w:ind w:left="720" w:hanging="720"/>
        <w:rPr>
          <w:noProof/>
        </w:rPr>
      </w:pPr>
      <w:r w:rsidRPr="0005267A">
        <w:rPr>
          <w:noProof/>
        </w:rPr>
        <w:t>5.</w:t>
      </w:r>
      <w:r w:rsidRPr="0005267A">
        <w:rPr>
          <w:noProof/>
        </w:rPr>
        <w:tab/>
        <w:t xml:space="preserve">Bechhofer, S. and N.W. Paton, </w:t>
      </w:r>
      <w:r w:rsidRPr="0005267A">
        <w:rPr>
          <w:i/>
          <w:noProof/>
        </w:rPr>
        <w:t>Ontology Visual Querying</w:t>
      </w:r>
      <w:r w:rsidRPr="0005267A">
        <w:rPr>
          <w:noProof/>
        </w:rPr>
        <w:t xml:space="preserve">, in </w:t>
      </w:r>
      <w:r w:rsidRPr="0005267A">
        <w:rPr>
          <w:i/>
          <w:noProof/>
        </w:rPr>
        <w:t>Encyclopedia of Database Systems</w:t>
      </w:r>
      <w:r w:rsidRPr="0005267A">
        <w:rPr>
          <w:noProof/>
        </w:rPr>
        <w:t>. 2009, Springer.</w:t>
      </w:r>
    </w:p>
    <w:p w14:paraId="32C16B6B" w14:textId="6A01B7F7" w:rsidR="0005267A" w:rsidRPr="0005267A" w:rsidRDefault="0005267A" w:rsidP="00CA4FD0">
      <w:pPr>
        <w:pStyle w:val="EndNoteBibliography"/>
        <w:spacing w:line="360" w:lineRule="auto"/>
        <w:ind w:left="720" w:hanging="720"/>
        <w:rPr>
          <w:noProof/>
        </w:rPr>
      </w:pPr>
      <w:r w:rsidRPr="0005267A">
        <w:rPr>
          <w:noProof/>
        </w:rPr>
        <w:t>6.</w:t>
      </w:r>
      <w:r w:rsidRPr="0005267A">
        <w:rPr>
          <w:noProof/>
        </w:rPr>
        <w:tab/>
        <w:t xml:space="preserve">Bechhofer, S. </w:t>
      </w:r>
      <w:r w:rsidRPr="0005267A">
        <w:rPr>
          <w:i/>
          <w:noProof/>
        </w:rPr>
        <w:t>The Manchester Sushi Finder - Project Page</w:t>
      </w:r>
      <w:r w:rsidRPr="0005267A">
        <w:rPr>
          <w:noProof/>
        </w:rPr>
        <w:t xml:space="preserve">. 2014  [cited 2014 March 5, 2014]; Available from: </w:t>
      </w:r>
      <w:hyperlink r:id="rId32" w:history="1">
        <w:r w:rsidRPr="0005267A">
          <w:rPr>
            <w:rStyle w:val="Hyperlink"/>
            <w:rFonts w:ascii="Times New Roman" w:hAnsi="Times New Roman"/>
            <w:noProof/>
          </w:rPr>
          <w:t>http://studentnet.cs.manchester.ac.uk/pgt/2013/COMP60990/project/projectbookdetails.php?projectid=20889</w:t>
        </w:r>
      </w:hyperlink>
      <w:r w:rsidRPr="0005267A">
        <w:rPr>
          <w:noProof/>
        </w:rPr>
        <w:t>.</w:t>
      </w:r>
    </w:p>
    <w:p w14:paraId="1314BF5C" w14:textId="308B55C5" w:rsidR="0005267A" w:rsidRPr="0005267A" w:rsidRDefault="0005267A" w:rsidP="00CA4FD0">
      <w:pPr>
        <w:pStyle w:val="EndNoteBibliography"/>
        <w:spacing w:line="360" w:lineRule="auto"/>
        <w:ind w:left="720" w:hanging="720"/>
        <w:rPr>
          <w:noProof/>
        </w:rPr>
      </w:pPr>
      <w:r w:rsidRPr="0005267A">
        <w:rPr>
          <w:noProof/>
        </w:rPr>
        <w:t>7.</w:t>
      </w:r>
      <w:r w:rsidRPr="0005267A">
        <w:rPr>
          <w:noProof/>
        </w:rPr>
        <w:tab/>
        <w:t xml:space="preserve">Group, W.C.O.W. </w:t>
      </w:r>
      <w:r w:rsidRPr="0005267A">
        <w:rPr>
          <w:i/>
          <w:noProof/>
        </w:rPr>
        <w:t>Web Ontology Language (OWL)</w:t>
      </w:r>
      <w:r w:rsidRPr="0005267A">
        <w:rPr>
          <w:noProof/>
        </w:rPr>
        <w:t xml:space="preserve">. 2012  [cited 2014 April 19, 2014]; Available from: </w:t>
      </w:r>
      <w:hyperlink r:id="rId33" w:history="1">
        <w:r w:rsidRPr="0005267A">
          <w:rPr>
            <w:rStyle w:val="Hyperlink"/>
            <w:rFonts w:ascii="Times New Roman" w:hAnsi="Times New Roman"/>
            <w:noProof/>
          </w:rPr>
          <w:t>http://www.w3.org/2001/sw/wiki/OWL</w:t>
        </w:r>
      </w:hyperlink>
      <w:r w:rsidRPr="0005267A">
        <w:rPr>
          <w:noProof/>
        </w:rPr>
        <w:t>.</w:t>
      </w:r>
    </w:p>
    <w:p w14:paraId="2E49FA53" w14:textId="77777777" w:rsidR="0005267A" w:rsidRPr="0005267A" w:rsidRDefault="0005267A" w:rsidP="00CA4FD0">
      <w:pPr>
        <w:pStyle w:val="EndNoteBibliography"/>
        <w:spacing w:line="360" w:lineRule="auto"/>
        <w:ind w:left="720" w:hanging="720"/>
        <w:rPr>
          <w:noProof/>
        </w:rPr>
      </w:pPr>
      <w:r w:rsidRPr="0005267A">
        <w:rPr>
          <w:noProof/>
        </w:rPr>
        <w:t>8.</w:t>
      </w:r>
      <w:r w:rsidRPr="0005267A">
        <w:rPr>
          <w:noProof/>
        </w:rPr>
        <w:tab/>
        <w:t xml:space="preserve">Davis, R., H. Shrobe, and P. Szolovits, </w:t>
      </w:r>
      <w:r w:rsidRPr="0005267A">
        <w:rPr>
          <w:i/>
          <w:noProof/>
        </w:rPr>
        <w:t>What is a Knowledge Representation?</w:t>
      </w:r>
      <w:r w:rsidRPr="0005267A">
        <w:rPr>
          <w:noProof/>
        </w:rPr>
        <w:t xml:space="preserve">, in </w:t>
      </w:r>
      <w:r w:rsidRPr="0005267A">
        <w:rPr>
          <w:i/>
          <w:noProof/>
        </w:rPr>
        <w:t>AI Magazine</w:t>
      </w:r>
      <w:r w:rsidRPr="0005267A">
        <w:rPr>
          <w:noProof/>
        </w:rPr>
        <w:t>. 1993. p. 17-33.</w:t>
      </w:r>
    </w:p>
    <w:p w14:paraId="6EF1F040" w14:textId="703FBD2B" w:rsidR="0005267A" w:rsidRPr="0005267A" w:rsidRDefault="0005267A" w:rsidP="00CA4FD0">
      <w:pPr>
        <w:pStyle w:val="EndNoteBibliography"/>
        <w:spacing w:line="360" w:lineRule="auto"/>
        <w:ind w:left="720" w:hanging="720"/>
        <w:rPr>
          <w:noProof/>
        </w:rPr>
      </w:pPr>
      <w:r w:rsidRPr="0005267A">
        <w:rPr>
          <w:noProof/>
        </w:rPr>
        <w:t>9.</w:t>
      </w:r>
      <w:r w:rsidRPr="0005267A">
        <w:rPr>
          <w:noProof/>
        </w:rPr>
        <w:tab/>
        <w:t xml:space="preserve">Group, O.W. </w:t>
      </w:r>
      <w:r w:rsidRPr="0005267A">
        <w:rPr>
          <w:i/>
          <w:noProof/>
        </w:rPr>
        <w:t>OWL Web Ontology Language Overview</w:t>
      </w:r>
      <w:r w:rsidRPr="0005267A">
        <w:rPr>
          <w:noProof/>
        </w:rPr>
        <w:t xml:space="preserve">. 2004  [cited 2014 May 13, 2014]; Available from: </w:t>
      </w:r>
      <w:hyperlink r:id="rId34" w:history="1">
        <w:r w:rsidRPr="0005267A">
          <w:rPr>
            <w:rStyle w:val="Hyperlink"/>
            <w:rFonts w:ascii="Times New Roman" w:hAnsi="Times New Roman"/>
            <w:noProof/>
          </w:rPr>
          <w:t>http://www.w3.org/TR/owl-features</w:t>
        </w:r>
      </w:hyperlink>
      <w:r w:rsidRPr="0005267A">
        <w:rPr>
          <w:noProof/>
        </w:rPr>
        <w:t>.</w:t>
      </w:r>
    </w:p>
    <w:p w14:paraId="1230F4F3" w14:textId="77777777" w:rsidR="0005267A" w:rsidRPr="0005267A" w:rsidRDefault="0005267A" w:rsidP="00CA4FD0">
      <w:pPr>
        <w:pStyle w:val="EndNoteBibliography"/>
        <w:spacing w:line="360" w:lineRule="auto"/>
        <w:ind w:left="720" w:hanging="720"/>
        <w:rPr>
          <w:noProof/>
        </w:rPr>
      </w:pPr>
      <w:r w:rsidRPr="0005267A">
        <w:rPr>
          <w:noProof/>
        </w:rPr>
        <w:t>10.</w:t>
      </w:r>
      <w:r w:rsidRPr="0005267A">
        <w:rPr>
          <w:noProof/>
        </w:rPr>
        <w:tab/>
        <w:t xml:space="preserve">M, H. and B. S, </w:t>
      </w:r>
      <w:r w:rsidRPr="0005267A">
        <w:rPr>
          <w:i/>
          <w:noProof/>
        </w:rPr>
        <w:t>The OWL API: A Java API for OWL ontologies.</w:t>
      </w:r>
      <w:r w:rsidRPr="0005267A">
        <w:rPr>
          <w:noProof/>
        </w:rPr>
        <w:t xml:space="preserve"> Semantic Web, 2011. </w:t>
      </w:r>
      <w:r w:rsidRPr="0005267A">
        <w:rPr>
          <w:b/>
          <w:noProof/>
        </w:rPr>
        <w:t>2</w:t>
      </w:r>
      <w:r w:rsidRPr="0005267A">
        <w:rPr>
          <w:noProof/>
        </w:rPr>
        <w:t>(Number 1 / 2011): p. 11-21.</w:t>
      </w:r>
    </w:p>
    <w:p w14:paraId="101D7871" w14:textId="37DB3DAE" w:rsidR="0005267A" w:rsidRPr="0005267A" w:rsidRDefault="0005267A" w:rsidP="00CA4FD0">
      <w:pPr>
        <w:pStyle w:val="EndNoteBibliography"/>
        <w:spacing w:line="360" w:lineRule="auto"/>
        <w:ind w:left="720" w:hanging="720"/>
        <w:rPr>
          <w:noProof/>
        </w:rPr>
      </w:pPr>
      <w:r w:rsidRPr="0005267A">
        <w:rPr>
          <w:noProof/>
        </w:rPr>
        <w:t>11.</w:t>
      </w:r>
      <w:r w:rsidRPr="0005267A">
        <w:rPr>
          <w:noProof/>
        </w:rPr>
        <w:tab/>
        <w:t xml:space="preserve">Group, O.W. </w:t>
      </w:r>
      <w:r w:rsidRPr="0005267A">
        <w:rPr>
          <w:i/>
          <w:noProof/>
        </w:rPr>
        <w:t>OWL 2 Web Ontology Language Document Overview</w:t>
      </w:r>
      <w:r w:rsidRPr="0005267A">
        <w:rPr>
          <w:noProof/>
        </w:rPr>
        <w:t xml:space="preserve">. 2012  [cited 2014 May 13, 2014]; Available from: </w:t>
      </w:r>
      <w:hyperlink r:id="rId35" w:history="1">
        <w:r w:rsidRPr="0005267A">
          <w:rPr>
            <w:rStyle w:val="Hyperlink"/>
            <w:rFonts w:ascii="Times New Roman" w:hAnsi="Times New Roman"/>
            <w:noProof/>
          </w:rPr>
          <w:t>http://www.w3.org/TR/owl2-overview/</w:t>
        </w:r>
      </w:hyperlink>
      <w:r w:rsidRPr="0005267A">
        <w:rPr>
          <w:noProof/>
        </w:rPr>
        <w:t>.</w:t>
      </w:r>
    </w:p>
    <w:p w14:paraId="20F80C6C" w14:textId="205FA0C4" w:rsidR="0005267A" w:rsidRPr="0005267A" w:rsidRDefault="0005267A" w:rsidP="00CA4FD0">
      <w:pPr>
        <w:pStyle w:val="EndNoteBibliography"/>
        <w:spacing w:line="360" w:lineRule="auto"/>
        <w:ind w:left="720" w:hanging="720"/>
        <w:rPr>
          <w:noProof/>
        </w:rPr>
      </w:pPr>
      <w:r w:rsidRPr="0005267A">
        <w:rPr>
          <w:noProof/>
        </w:rPr>
        <w:t>12.</w:t>
      </w:r>
      <w:r w:rsidRPr="0005267A">
        <w:rPr>
          <w:noProof/>
        </w:rPr>
        <w:tab/>
        <w:t xml:space="preserve">Wikipedia. </w:t>
      </w:r>
      <w:r w:rsidRPr="0005267A">
        <w:rPr>
          <w:i/>
          <w:noProof/>
        </w:rPr>
        <w:t>Application programming interface</w:t>
      </w:r>
      <w:r w:rsidRPr="0005267A">
        <w:rPr>
          <w:noProof/>
        </w:rPr>
        <w:t xml:space="preserve">.  [cited 2014 April 21, 2014]; Available from: </w:t>
      </w:r>
      <w:hyperlink r:id="rId36" w:history="1">
        <w:r w:rsidRPr="0005267A">
          <w:rPr>
            <w:rStyle w:val="Hyperlink"/>
            <w:rFonts w:ascii="Times New Roman" w:hAnsi="Times New Roman"/>
            <w:noProof/>
          </w:rPr>
          <w:t>http://en.wikipedia.org/wiki/Application_programming_interface</w:t>
        </w:r>
      </w:hyperlink>
      <w:r w:rsidRPr="0005267A">
        <w:rPr>
          <w:noProof/>
        </w:rPr>
        <w:t>.</w:t>
      </w:r>
    </w:p>
    <w:p w14:paraId="3AF9E24D" w14:textId="673E58A0" w:rsidR="0005267A" w:rsidRPr="0005267A" w:rsidRDefault="0005267A" w:rsidP="00CA4FD0">
      <w:pPr>
        <w:pStyle w:val="EndNoteBibliography"/>
        <w:spacing w:line="360" w:lineRule="auto"/>
        <w:ind w:left="720" w:hanging="720"/>
        <w:rPr>
          <w:noProof/>
        </w:rPr>
      </w:pPr>
      <w:r w:rsidRPr="0005267A">
        <w:rPr>
          <w:noProof/>
        </w:rPr>
        <w:t>13.</w:t>
      </w:r>
      <w:r w:rsidRPr="0005267A">
        <w:rPr>
          <w:noProof/>
        </w:rPr>
        <w:tab/>
      </w:r>
      <w:r w:rsidRPr="0005267A">
        <w:rPr>
          <w:i/>
          <w:noProof/>
        </w:rPr>
        <w:t>The size of the World Wide Web (The Internet)</w:t>
      </w:r>
      <w:r w:rsidRPr="0005267A">
        <w:rPr>
          <w:noProof/>
        </w:rPr>
        <w:t xml:space="preserve">. 2014  [cited 2014 Jun 2, 2014]; Available from: </w:t>
      </w:r>
      <w:hyperlink r:id="rId37" w:history="1">
        <w:r w:rsidRPr="0005267A">
          <w:rPr>
            <w:rStyle w:val="Hyperlink"/>
            <w:rFonts w:ascii="Times New Roman" w:hAnsi="Times New Roman"/>
            <w:noProof/>
          </w:rPr>
          <w:t>http://www.worldwidewebsize.com/</w:t>
        </w:r>
      </w:hyperlink>
      <w:r w:rsidRPr="0005267A">
        <w:rPr>
          <w:noProof/>
        </w:rPr>
        <w:t>.</w:t>
      </w:r>
    </w:p>
    <w:p w14:paraId="6356B905" w14:textId="77777777" w:rsidR="0005267A" w:rsidRPr="0005267A" w:rsidRDefault="0005267A" w:rsidP="00CA4FD0">
      <w:pPr>
        <w:pStyle w:val="EndNoteBibliography"/>
        <w:spacing w:line="360" w:lineRule="auto"/>
        <w:ind w:left="720" w:hanging="720"/>
        <w:rPr>
          <w:noProof/>
        </w:rPr>
      </w:pPr>
      <w:r w:rsidRPr="0005267A">
        <w:rPr>
          <w:noProof/>
        </w:rPr>
        <w:t>14.</w:t>
      </w:r>
      <w:r w:rsidRPr="0005267A">
        <w:rPr>
          <w:noProof/>
        </w:rPr>
        <w:tab/>
        <w:t xml:space="preserve">Hyvönen, E., S. Saarela, and K. Viljanen, </w:t>
      </w:r>
      <w:r w:rsidRPr="0005267A">
        <w:rPr>
          <w:i/>
          <w:noProof/>
        </w:rPr>
        <w:t>Application of ontology techniques to view-based semantic search and browsing</w:t>
      </w:r>
      <w:r w:rsidRPr="0005267A">
        <w:rPr>
          <w:noProof/>
        </w:rPr>
        <w:t xml:space="preserve">, in </w:t>
      </w:r>
      <w:r w:rsidRPr="0005267A">
        <w:rPr>
          <w:i/>
          <w:noProof/>
        </w:rPr>
        <w:t>The Semantic Web: Research and Applications</w:t>
      </w:r>
      <w:r w:rsidRPr="0005267A">
        <w:rPr>
          <w:noProof/>
        </w:rPr>
        <w:t>. 2004, Springer. p. 92-106.</w:t>
      </w:r>
    </w:p>
    <w:p w14:paraId="03C02EF2" w14:textId="77777777" w:rsidR="0005267A" w:rsidRPr="0005267A" w:rsidRDefault="0005267A" w:rsidP="00CA4FD0">
      <w:pPr>
        <w:pStyle w:val="EndNoteBibliography"/>
        <w:spacing w:line="360" w:lineRule="auto"/>
        <w:ind w:left="720" w:hanging="720"/>
        <w:rPr>
          <w:i/>
          <w:noProof/>
        </w:rPr>
      </w:pPr>
      <w:r w:rsidRPr="0005267A">
        <w:rPr>
          <w:noProof/>
        </w:rPr>
        <w:t>15.</w:t>
      </w:r>
      <w:r w:rsidRPr="0005267A">
        <w:rPr>
          <w:noProof/>
        </w:rPr>
        <w:tab/>
        <w:t xml:space="preserve">Bechhofer, S., et al., </w:t>
      </w:r>
      <w:r w:rsidRPr="0005267A">
        <w:rPr>
          <w:i/>
          <w:noProof/>
        </w:rPr>
        <w:t>Guiding the User: An Ontology Driven Interface.</w:t>
      </w:r>
    </w:p>
    <w:p w14:paraId="6CDC4599" w14:textId="77777777" w:rsidR="0005267A" w:rsidRPr="0005267A" w:rsidRDefault="0005267A" w:rsidP="00CA4FD0">
      <w:pPr>
        <w:pStyle w:val="EndNoteBibliography"/>
        <w:spacing w:line="360" w:lineRule="auto"/>
        <w:ind w:left="720" w:hanging="720"/>
        <w:rPr>
          <w:noProof/>
        </w:rPr>
      </w:pPr>
      <w:r w:rsidRPr="0005267A">
        <w:rPr>
          <w:noProof/>
        </w:rPr>
        <w:t>16.</w:t>
      </w:r>
      <w:r w:rsidRPr="0005267A">
        <w:rPr>
          <w:noProof/>
        </w:rPr>
        <w:tab/>
        <w:t xml:space="preserve">Bechhofer, S. and C. Goble, </w:t>
      </w:r>
      <w:r w:rsidRPr="0005267A">
        <w:rPr>
          <w:i/>
          <w:noProof/>
        </w:rPr>
        <w:t>Classification Based Navigation and Retrieval for Picture Archives</w:t>
      </w:r>
      <w:r w:rsidRPr="0005267A">
        <w:rPr>
          <w:noProof/>
        </w:rPr>
        <w:t xml:space="preserve">, in </w:t>
      </w:r>
      <w:r w:rsidRPr="0005267A">
        <w:rPr>
          <w:i/>
          <w:noProof/>
        </w:rPr>
        <w:t>Database Semantics</w:t>
      </w:r>
      <w:r w:rsidRPr="0005267A">
        <w:rPr>
          <w:noProof/>
        </w:rPr>
        <w:t>. 1999, Springer. p. 291-310.</w:t>
      </w:r>
    </w:p>
    <w:p w14:paraId="5E26E3E7" w14:textId="77777777" w:rsidR="0005267A" w:rsidRPr="0005267A" w:rsidRDefault="0005267A" w:rsidP="00CA4FD0">
      <w:pPr>
        <w:pStyle w:val="EndNoteBibliography"/>
        <w:spacing w:line="360" w:lineRule="auto"/>
        <w:ind w:left="720" w:hanging="720"/>
        <w:rPr>
          <w:noProof/>
        </w:rPr>
      </w:pPr>
      <w:r w:rsidRPr="0005267A">
        <w:rPr>
          <w:noProof/>
        </w:rPr>
        <w:t>17.</w:t>
      </w:r>
      <w:r w:rsidRPr="0005267A">
        <w:rPr>
          <w:noProof/>
        </w:rPr>
        <w:tab/>
        <w:t xml:space="preserve">Schreiber, A.T.G., et al., </w:t>
      </w:r>
      <w:r w:rsidRPr="0005267A">
        <w:rPr>
          <w:i/>
          <w:noProof/>
        </w:rPr>
        <w:t>Ontology-based photo annotation.</w:t>
      </w:r>
      <w:r w:rsidRPr="0005267A">
        <w:rPr>
          <w:noProof/>
        </w:rPr>
        <w:t xml:space="preserve"> IEEE Intelligent Systems, 2001. </w:t>
      </w:r>
      <w:r w:rsidRPr="0005267A">
        <w:rPr>
          <w:b/>
          <w:noProof/>
        </w:rPr>
        <w:t>16</w:t>
      </w:r>
      <w:r w:rsidRPr="0005267A">
        <w:rPr>
          <w:noProof/>
        </w:rPr>
        <w:t>(3): p. 66-74.</w:t>
      </w:r>
    </w:p>
    <w:p w14:paraId="0CB0D7F0" w14:textId="298D2998" w:rsidR="0005267A" w:rsidRPr="0005267A" w:rsidRDefault="0005267A" w:rsidP="00CA4FD0">
      <w:pPr>
        <w:pStyle w:val="EndNoteBibliography"/>
        <w:spacing w:line="360" w:lineRule="auto"/>
        <w:ind w:left="720" w:hanging="720"/>
        <w:rPr>
          <w:noProof/>
        </w:rPr>
      </w:pPr>
      <w:r w:rsidRPr="0005267A">
        <w:rPr>
          <w:noProof/>
        </w:rPr>
        <w:t>18.</w:t>
      </w:r>
      <w:r w:rsidRPr="0005267A">
        <w:rPr>
          <w:noProof/>
        </w:rPr>
        <w:tab/>
        <w:t xml:space="preserve">Wikipedia. </w:t>
      </w:r>
      <w:r w:rsidRPr="0005267A">
        <w:rPr>
          <w:i/>
          <w:noProof/>
        </w:rPr>
        <w:t>Faceted search</w:t>
      </w:r>
      <w:r w:rsidRPr="0005267A">
        <w:rPr>
          <w:noProof/>
        </w:rPr>
        <w:t xml:space="preserve">.  [cited 2014 April 23, 2014]; Available from: </w:t>
      </w:r>
      <w:hyperlink r:id="rId38" w:history="1">
        <w:r w:rsidRPr="0005267A">
          <w:rPr>
            <w:rStyle w:val="Hyperlink"/>
            <w:rFonts w:ascii="Times New Roman" w:hAnsi="Times New Roman"/>
            <w:noProof/>
          </w:rPr>
          <w:t>http://en.wikipedia.org/wiki/Faceted_search</w:t>
        </w:r>
      </w:hyperlink>
      <w:r w:rsidRPr="0005267A">
        <w:rPr>
          <w:noProof/>
        </w:rPr>
        <w:t>.</w:t>
      </w:r>
    </w:p>
    <w:p w14:paraId="21EEF017" w14:textId="77777777" w:rsidR="0005267A" w:rsidRPr="0005267A" w:rsidRDefault="0005267A" w:rsidP="00CA4FD0">
      <w:pPr>
        <w:pStyle w:val="EndNoteBibliography"/>
        <w:spacing w:line="360" w:lineRule="auto"/>
        <w:ind w:left="720" w:hanging="720"/>
        <w:rPr>
          <w:noProof/>
        </w:rPr>
      </w:pPr>
      <w:r w:rsidRPr="0005267A">
        <w:rPr>
          <w:noProof/>
        </w:rPr>
        <w:t>19.</w:t>
      </w:r>
      <w:r w:rsidRPr="0005267A">
        <w:rPr>
          <w:noProof/>
        </w:rPr>
        <w:tab/>
        <w:t xml:space="preserve">Smith, D.A. and N.R. Shadbolt, </w:t>
      </w:r>
      <w:r w:rsidRPr="0005267A">
        <w:rPr>
          <w:i/>
          <w:noProof/>
        </w:rPr>
        <w:t>FacetOntology: Expressive Descriptions of Facets in the Semantic Web</w:t>
      </w:r>
      <w:r w:rsidRPr="0005267A">
        <w:rPr>
          <w:noProof/>
        </w:rPr>
        <w:t xml:space="preserve">, in </w:t>
      </w:r>
      <w:r w:rsidRPr="0005267A">
        <w:rPr>
          <w:i/>
          <w:noProof/>
        </w:rPr>
        <w:t>Semantic Technology</w:t>
      </w:r>
      <w:r w:rsidRPr="0005267A">
        <w:rPr>
          <w:noProof/>
        </w:rPr>
        <w:t>. 2013, Springer. p. 223-238.</w:t>
      </w:r>
    </w:p>
    <w:p w14:paraId="2EA2082F" w14:textId="77777777" w:rsidR="0005267A" w:rsidRPr="0005267A" w:rsidRDefault="0005267A" w:rsidP="00CA4FD0">
      <w:pPr>
        <w:pStyle w:val="EndNoteBibliography"/>
        <w:spacing w:line="360" w:lineRule="auto"/>
        <w:ind w:left="720" w:hanging="720"/>
        <w:rPr>
          <w:noProof/>
        </w:rPr>
      </w:pPr>
      <w:r w:rsidRPr="0005267A">
        <w:rPr>
          <w:noProof/>
        </w:rPr>
        <w:t>20.</w:t>
      </w:r>
      <w:r w:rsidRPr="0005267A">
        <w:rPr>
          <w:noProof/>
        </w:rPr>
        <w:tab/>
        <w:t xml:space="preserve">Catarci, T., et al., </w:t>
      </w:r>
      <w:r w:rsidRPr="0005267A">
        <w:rPr>
          <w:i/>
          <w:noProof/>
        </w:rPr>
        <w:t>Visual query systems for databases: A survey.</w:t>
      </w:r>
      <w:r w:rsidRPr="0005267A">
        <w:rPr>
          <w:noProof/>
        </w:rPr>
        <w:t xml:space="preserve"> Journal of Visual Languages and Computing, 1997. </w:t>
      </w:r>
      <w:r w:rsidRPr="0005267A">
        <w:rPr>
          <w:b/>
          <w:noProof/>
        </w:rPr>
        <w:t>8</w:t>
      </w:r>
      <w:r w:rsidRPr="0005267A">
        <w:rPr>
          <w:noProof/>
        </w:rPr>
        <w:t>: p. 215-260.</w:t>
      </w:r>
    </w:p>
    <w:p w14:paraId="145EB0B3" w14:textId="341270DF" w:rsidR="003C39FF" w:rsidRPr="00692AC2" w:rsidRDefault="00DD4776" w:rsidP="00CA4FD0">
      <w:pPr>
        <w:spacing w:line="360" w:lineRule="auto"/>
      </w:pPr>
      <w:r>
        <w:fldChar w:fldCharType="end"/>
      </w:r>
    </w:p>
    <w:sectPr w:rsidR="003C39FF" w:rsidRPr="00692AC2" w:rsidSect="00EB5326">
      <w:footerReference w:type="default" r:id="rId39"/>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981621" w:rsidRDefault="00981621" w:rsidP="00EB5326">
      <w:r>
        <w:separator/>
      </w:r>
    </w:p>
  </w:endnote>
  <w:endnote w:type="continuationSeparator" w:id="0">
    <w:p w14:paraId="749C120C" w14:textId="77777777" w:rsidR="00981621" w:rsidRDefault="00981621"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981621" w:rsidRDefault="00981621"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8F2A70">
      <w:rPr>
        <w:rStyle w:val="PageNumber"/>
        <w:noProof/>
      </w:rPr>
      <w:t>6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981621" w:rsidRDefault="00981621" w:rsidP="00EB5326">
      <w:r>
        <w:separator/>
      </w:r>
    </w:p>
  </w:footnote>
  <w:footnote w:type="continuationSeparator" w:id="0">
    <w:p w14:paraId="31C71229" w14:textId="77777777" w:rsidR="00981621" w:rsidRDefault="00981621" w:rsidP="00EB5326">
      <w:r>
        <w:continuationSeparator/>
      </w:r>
    </w:p>
  </w:footnote>
  <w:footnote w:id="1">
    <w:p w14:paraId="22071F9E" w14:textId="77777777" w:rsidR="00981621" w:rsidRDefault="00981621"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981621" w:rsidRDefault="00981621"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8"/>
  </w:num>
  <w:num w:numId="4">
    <w:abstractNumId w:val="11"/>
  </w:num>
  <w:num w:numId="5">
    <w:abstractNumId w:val="5"/>
  </w:num>
  <w:num w:numId="6">
    <w:abstractNumId w:val="14"/>
  </w:num>
  <w:num w:numId="7">
    <w:abstractNumId w:val="4"/>
  </w:num>
  <w:num w:numId="8">
    <w:abstractNumId w:val="10"/>
  </w:num>
  <w:num w:numId="9">
    <w:abstractNumId w:val="9"/>
  </w:num>
  <w:num w:numId="10">
    <w:abstractNumId w:val="32"/>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0"/>
  </w:num>
  <w:num w:numId="18">
    <w:abstractNumId w:val="27"/>
  </w:num>
  <w:num w:numId="19">
    <w:abstractNumId w:val="21"/>
  </w:num>
  <w:num w:numId="20">
    <w:abstractNumId w:val="6"/>
  </w:num>
  <w:num w:numId="21">
    <w:abstractNumId w:val="3"/>
  </w:num>
  <w:num w:numId="22">
    <w:abstractNumId w:val="29"/>
  </w:num>
  <w:num w:numId="23">
    <w:abstractNumId w:val="12"/>
  </w:num>
  <w:num w:numId="24">
    <w:abstractNumId w:val="25"/>
  </w:num>
  <w:num w:numId="25">
    <w:abstractNumId w:val="20"/>
  </w:num>
  <w:num w:numId="26">
    <w:abstractNumId w:val="26"/>
  </w:num>
  <w:num w:numId="27">
    <w:abstractNumId w:val="0"/>
  </w:num>
  <w:num w:numId="28">
    <w:abstractNumId w:val="16"/>
  </w:num>
  <w:num w:numId="29">
    <w:abstractNumId w:val="24"/>
  </w:num>
  <w:num w:numId="30">
    <w:abstractNumId w:val="7"/>
  </w:num>
  <w:num w:numId="31">
    <w:abstractNumId w:val="33"/>
  </w:num>
  <w:num w:numId="32">
    <w:abstractNumId w:val="8"/>
  </w:num>
  <w:num w:numId="33">
    <w:abstractNumId w:val="22"/>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s>
  <w:rsids>
    <w:rsidRoot w:val="006C14F3"/>
    <w:rsid w:val="000033DA"/>
    <w:rsid w:val="000059B5"/>
    <w:rsid w:val="00011F68"/>
    <w:rsid w:val="00022693"/>
    <w:rsid w:val="0002373B"/>
    <w:rsid w:val="00024E9C"/>
    <w:rsid w:val="00027578"/>
    <w:rsid w:val="00031B5D"/>
    <w:rsid w:val="00032DD1"/>
    <w:rsid w:val="000372BC"/>
    <w:rsid w:val="00040654"/>
    <w:rsid w:val="000422D6"/>
    <w:rsid w:val="000437B9"/>
    <w:rsid w:val="00046F24"/>
    <w:rsid w:val="00047AF4"/>
    <w:rsid w:val="0005267A"/>
    <w:rsid w:val="000665EA"/>
    <w:rsid w:val="000672DB"/>
    <w:rsid w:val="00070495"/>
    <w:rsid w:val="0007404F"/>
    <w:rsid w:val="00076057"/>
    <w:rsid w:val="00076F22"/>
    <w:rsid w:val="00077026"/>
    <w:rsid w:val="00082B00"/>
    <w:rsid w:val="000850F9"/>
    <w:rsid w:val="00085F97"/>
    <w:rsid w:val="00094ACD"/>
    <w:rsid w:val="00095346"/>
    <w:rsid w:val="000A15D6"/>
    <w:rsid w:val="000A224E"/>
    <w:rsid w:val="000A6D97"/>
    <w:rsid w:val="000B0224"/>
    <w:rsid w:val="000B1013"/>
    <w:rsid w:val="000B2112"/>
    <w:rsid w:val="000B553D"/>
    <w:rsid w:val="000B7266"/>
    <w:rsid w:val="000B737F"/>
    <w:rsid w:val="000C2037"/>
    <w:rsid w:val="000C2FEA"/>
    <w:rsid w:val="000C5D58"/>
    <w:rsid w:val="000C62EA"/>
    <w:rsid w:val="000C68CB"/>
    <w:rsid w:val="000D0112"/>
    <w:rsid w:val="000D0404"/>
    <w:rsid w:val="000D0C16"/>
    <w:rsid w:val="000D0E97"/>
    <w:rsid w:val="000D5618"/>
    <w:rsid w:val="000D5A31"/>
    <w:rsid w:val="000D5BBC"/>
    <w:rsid w:val="000E07F5"/>
    <w:rsid w:val="000E1EC3"/>
    <w:rsid w:val="000E310E"/>
    <w:rsid w:val="000E34C7"/>
    <w:rsid w:val="000F257D"/>
    <w:rsid w:val="000F384A"/>
    <w:rsid w:val="000F3FF0"/>
    <w:rsid w:val="000F644E"/>
    <w:rsid w:val="00104B20"/>
    <w:rsid w:val="001062C0"/>
    <w:rsid w:val="00112A0B"/>
    <w:rsid w:val="001167E5"/>
    <w:rsid w:val="0012172C"/>
    <w:rsid w:val="001256E2"/>
    <w:rsid w:val="00126ADA"/>
    <w:rsid w:val="001322E1"/>
    <w:rsid w:val="00135594"/>
    <w:rsid w:val="00142828"/>
    <w:rsid w:val="00144B49"/>
    <w:rsid w:val="00151186"/>
    <w:rsid w:val="001532D2"/>
    <w:rsid w:val="001543AD"/>
    <w:rsid w:val="00156FA1"/>
    <w:rsid w:val="00162778"/>
    <w:rsid w:val="00177590"/>
    <w:rsid w:val="00177F11"/>
    <w:rsid w:val="00182595"/>
    <w:rsid w:val="00182FD7"/>
    <w:rsid w:val="00184035"/>
    <w:rsid w:val="001902BE"/>
    <w:rsid w:val="001910B7"/>
    <w:rsid w:val="001918E3"/>
    <w:rsid w:val="001935A9"/>
    <w:rsid w:val="00195448"/>
    <w:rsid w:val="001967BF"/>
    <w:rsid w:val="001A063D"/>
    <w:rsid w:val="001A1B10"/>
    <w:rsid w:val="001A2C4E"/>
    <w:rsid w:val="001A2E31"/>
    <w:rsid w:val="001A3950"/>
    <w:rsid w:val="001A4D6F"/>
    <w:rsid w:val="001B6AA0"/>
    <w:rsid w:val="001C0F77"/>
    <w:rsid w:val="001C1884"/>
    <w:rsid w:val="001C2E22"/>
    <w:rsid w:val="001C6D61"/>
    <w:rsid w:val="001C7331"/>
    <w:rsid w:val="001C7B37"/>
    <w:rsid w:val="001D1E6E"/>
    <w:rsid w:val="001D3066"/>
    <w:rsid w:val="001D5447"/>
    <w:rsid w:val="001D6C1B"/>
    <w:rsid w:val="001D7C47"/>
    <w:rsid w:val="001E1375"/>
    <w:rsid w:val="001E6FBF"/>
    <w:rsid w:val="001F3094"/>
    <w:rsid w:val="001F5FD5"/>
    <w:rsid w:val="001F66E0"/>
    <w:rsid w:val="0020074F"/>
    <w:rsid w:val="0020091C"/>
    <w:rsid w:val="00201997"/>
    <w:rsid w:val="002020A7"/>
    <w:rsid w:val="00211384"/>
    <w:rsid w:val="002132D2"/>
    <w:rsid w:val="002147F6"/>
    <w:rsid w:val="00220AEC"/>
    <w:rsid w:val="002220E7"/>
    <w:rsid w:val="00231309"/>
    <w:rsid w:val="002339E7"/>
    <w:rsid w:val="00233D07"/>
    <w:rsid w:val="00242DB4"/>
    <w:rsid w:val="00242F1F"/>
    <w:rsid w:val="00246285"/>
    <w:rsid w:val="00250F87"/>
    <w:rsid w:val="00252903"/>
    <w:rsid w:val="002536C8"/>
    <w:rsid w:val="002542F8"/>
    <w:rsid w:val="00261488"/>
    <w:rsid w:val="00261495"/>
    <w:rsid w:val="00263908"/>
    <w:rsid w:val="0026716A"/>
    <w:rsid w:val="002716EE"/>
    <w:rsid w:val="00274417"/>
    <w:rsid w:val="00275357"/>
    <w:rsid w:val="00280108"/>
    <w:rsid w:val="00280747"/>
    <w:rsid w:val="0028115C"/>
    <w:rsid w:val="002838F5"/>
    <w:rsid w:val="00290514"/>
    <w:rsid w:val="00290BD2"/>
    <w:rsid w:val="00293EF6"/>
    <w:rsid w:val="00294C58"/>
    <w:rsid w:val="00296E19"/>
    <w:rsid w:val="00297E9C"/>
    <w:rsid w:val="002A3906"/>
    <w:rsid w:val="002A5ABD"/>
    <w:rsid w:val="002A6267"/>
    <w:rsid w:val="002B1723"/>
    <w:rsid w:val="002B1BEF"/>
    <w:rsid w:val="002B3662"/>
    <w:rsid w:val="002B39F1"/>
    <w:rsid w:val="002B647C"/>
    <w:rsid w:val="002C0FAF"/>
    <w:rsid w:val="002C2C8A"/>
    <w:rsid w:val="002C46B6"/>
    <w:rsid w:val="002C6B2C"/>
    <w:rsid w:val="002C6E73"/>
    <w:rsid w:val="002C76F1"/>
    <w:rsid w:val="002D0D02"/>
    <w:rsid w:val="002D37ED"/>
    <w:rsid w:val="002D7511"/>
    <w:rsid w:val="002E14C3"/>
    <w:rsid w:val="002E28CE"/>
    <w:rsid w:val="002E5B25"/>
    <w:rsid w:val="002F0B18"/>
    <w:rsid w:val="002F3028"/>
    <w:rsid w:val="002F6572"/>
    <w:rsid w:val="002F67B0"/>
    <w:rsid w:val="002F7CE2"/>
    <w:rsid w:val="00304C11"/>
    <w:rsid w:val="00321178"/>
    <w:rsid w:val="00332043"/>
    <w:rsid w:val="00335354"/>
    <w:rsid w:val="00353181"/>
    <w:rsid w:val="003538F0"/>
    <w:rsid w:val="00354CAD"/>
    <w:rsid w:val="00355765"/>
    <w:rsid w:val="00357CEB"/>
    <w:rsid w:val="00361D1E"/>
    <w:rsid w:val="003633CA"/>
    <w:rsid w:val="0036679A"/>
    <w:rsid w:val="00367AD5"/>
    <w:rsid w:val="00371D41"/>
    <w:rsid w:val="00372404"/>
    <w:rsid w:val="00372545"/>
    <w:rsid w:val="0037590C"/>
    <w:rsid w:val="003777D4"/>
    <w:rsid w:val="003819E7"/>
    <w:rsid w:val="00382034"/>
    <w:rsid w:val="00382B72"/>
    <w:rsid w:val="00391136"/>
    <w:rsid w:val="00393885"/>
    <w:rsid w:val="00394F17"/>
    <w:rsid w:val="003A7683"/>
    <w:rsid w:val="003B77D1"/>
    <w:rsid w:val="003B77ED"/>
    <w:rsid w:val="003C0A86"/>
    <w:rsid w:val="003C39FF"/>
    <w:rsid w:val="003C47CE"/>
    <w:rsid w:val="003C7442"/>
    <w:rsid w:val="003D0741"/>
    <w:rsid w:val="003D2F08"/>
    <w:rsid w:val="003D765E"/>
    <w:rsid w:val="003E29E0"/>
    <w:rsid w:val="003E469F"/>
    <w:rsid w:val="003E4D04"/>
    <w:rsid w:val="003E4F5C"/>
    <w:rsid w:val="003E55BC"/>
    <w:rsid w:val="003F4100"/>
    <w:rsid w:val="003F44ED"/>
    <w:rsid w:val="003F5AA9"/>
    <w:rsid w:val="003F6E43"/>
    <w:rsid w:val="00401D76"/>
    <w:rsid w:val="004021BC"/>
    <w:rsid w:val="004035E7"/>
    <w:rsid w:val="004036D2"/>
    <w:rsid w:val="00405A9C"/>
    <w:rsid w:val="00410D9D"/>
    <w:rsid w:val="00412747"/>
    <w:rsid w:val="004202B7"/>
    <w:rsid w:val="00424550"/>
    <w:rsid w:val="00425D50"/>
    <w:rsid w:val="00427F1D"/>
    <w:rsid w:val="004340C6"/>
    <w:rsid w:val="00437EAD"/>
    <w:rsid w:val="004401F2"/>
    <w:rsid w:val="00440B61"/>
    <w:rsid w:val="00442F6A"/>
    <w:rsid w:val="0044549D"/>
    <w:rsid w:val="0044739E"/>
    <w:rsid w:val="004516D0"/>
    <w:rsid w:val="00453386"/>
    <w:rsid w:val="00456021"/>
    <w:rsid w:val="00457984"/>
    <w:rsid w:val="004631B0"/>
    <w:rsid w:val="00463B4F"/>
    <w:rsid w:val="00464F78"/>
    <w:rsid w:val="004657F7"/>
    <w:rsid w:val="00465E0A"/>
    <w:rsid w:val="00467D04"/>
    <w:rsid w:val="00474A60"/>
    <w:rsid w:val="004837F8"/>
    <w:rsid w:val="00483EB9"/>
    <w:rsid w:val="00486281"/>
    <w:rsid w:val="00496C2D"/>
    <w:rsid w:val="004A1482"/>
    <w:rsid w:val="004A4B6B"/>
    <w:rsid w:val="004B1580"/>
    <w:rsid w:val="004B22D6"/>
    <w:rsid w:val="004B25C3"/>
    <w:rsid w:val="004B3685"/>
    <w:rsid w:val="004B38D8"/>
    <w:rsid w:val="004B6620"/>
    <w:rsid w:val="004B7124"/>
    <w:rsid w:val="004B79F8"/>
    <w:rsid w:val="004C0C2A"/>
    <w:rsid w:val="004C1990"/>
    <w:rsid w:val="004C74CC"/>
    <w:rsid w:val="004D1663"/>
    <w:rsid w:val="004D3537"/>
    <w:rsid w:val="004D5544"/>
    <w:rsid w:val="004E093A"/>
    <w:rsid w:val="004E4A61"/>
    <w:rsid w:val="004F03F9"/>
    <w:rsid w:val="004F0F3B"/>
    <w:rsid w:val="004F2F87"/>
    <w:rsid w:val="005007EE"/>
    <w:rsid w:val="005022A6"/>
    <w:rsid w:val="005025DF"/>
    <w:rsid w:val="00502DA0"/>
    <w:rsid w:val="005057F1"/>
    <w:rsid w:val="0050589F"/>
    <w:rsid w:val="00510D75"/>
    <w:rsid w:val="005178FA"/>
    <w:rsid w:val="00521F1B"/>
    <w:rsid w:val="005230FE"/>
    <w:rsid w:val="0052583C"/>
    <w:rsid w:val="00526219"/>
    <w:rsid w:val="00526CF0"/>
    <w:rsid w:val="0053024F"/>
    <w:rsid w:val="00530722"/>
    <w:rsid w:val="005364FE"/>
    <w:rsid w:val="00541F5B"/>
    <w:rsid w:val="00545246"/>
    <w:rsid w:val="0055126E"/>
    <w:rsid w:val="0055218B"/>
    <w:rsid w:val="00552B62"/>
    <w:rsid w:val="00554A48"/>
    <w:rsid w:val="00561BAD"/>
    <w:rsid w:val="0056259B"/>
    <w:rsid w:val="0056657E"/>
    <w:rsid w:val="0057009C"/>
    <w:rsid w:val="00570A1A"/>
    <w:rsid w:val="00571D6E"/>
    <w:rsid w:val="00571F23"/>
    <w:rsid w:val="00572009"/>
    <w:rsid w:val="00574234"/>
    <w:rsid w:val="005754C4"/>
    <w:rsid w:val="00577039"/>
    <w:rsid w:val="005818FC"/>
    <w:rsid w:val="00581DC0"/>
    <w:rsid w:val="00584CC5"/>
    <w:rsid w:val="00596199"/>
    <w:rsid w:val="005A15A1"/>
    <w:rsid w:val="005A5413"/>
    <w:rsid w:val="005A788A"/>
    <w:rsid w:val="005B0FCA"/>
    <w:rsid w:val="005B5936"/>
    <w:rsid w:val="005B656F"/>
    <w:rsid w:val="005B69A2"/>
    <w:rsid w:val="005D09F2"/>
    <w:rsid w:val="005E05FF"/>
    <w:rsid w:val="005E0BF9"/>
    <w:rsid w:val="005E100B"/>
    <w:rsid w:val="005E1C33"/>
    <w:rsid w:val="005E2316"/>
    <w:rsid w:val="005E3868"/>
    <w:rsid w:val="005E7733"/>
    <w:rsid w:val="005F4358"/>
    <w:rsid w:val="005F5CFB"/>
    <w:rsid w:val="00603730"/>
    <w:rsid w:val="00610484"/>
    <w:rsid w:val="00610D96"/>
    <w:rsid w:val="0061249B"/>
    <w:rsid w:val="00613FBE"/>
    <w:rsid w:val="0061464B"/>
    <w:rsid w:val="00620D40"/>
    <w:rsid w:val="0063098D"/>
    <w:rsid w:val="006315D4"/>
    <w:rsid w:val="00636DB2"/>
    <w:rsid w:val="00636FD2"/>
    <w:rsid w:val="0064269D"/>
    <w:rsid w:val="006478C6"/>
    <w:rsid w:val="00650C69"/>
    <w:rsid w:val="006522D4"/>
    <w:rsid w:val="00653D7B"/>
    <w:rsid w:val="00657FFD"/>
    <w:rsid w:val="00664B19"/>
    <w:rsid w:val="00666919"/>
    <w:rsid w:val="00666C89"/>
    <w:rsid w:val="00667D44"/>
    <w:rsid w:val="00674386"/>
    <w:rsid w:val="00680E8D"/>
    <w:rsid w:val="00692AC2"/>
    <w:rsid w:val="00694A88"/>
    <w:rsid w:val="006953A7"/>
    <w:rsid w:val="00695B8B"/>
    <w:rsid w:val="006A186D"/>
    <w:rsid w:val="006A2302"/>
    <w:rsid w:val="006A31D1"/>
    <w:rsid w:val="006A668D"/>
    <w:rsid w:val="006A7A50"/>
    <w:rsid w:val="006B03B4"/>
    <w:rsid w:val="006C13D5"/>
    <w:rsid w:val="006C14F3"/>
    <w:rsid w:val="006C7463"/>
    <w:rsid w:val="006D1DF4"/>
    <w:rsid w:val="006D23B1"/>
    <w:rsid w:val="006D4675"/>
    <w:rsid w:val="006E41BB"/>
    <w:rsid w:val="006F53AB"/>
    <w:rsid w:val="00705A8D"/>
    <w:rsid w:val="00705F60"/>
    <w:rsid w:val="00710AFE"/>
    <w:rsid w:val="00725134"/>
    <w:rsid w:val="00732BDE"/>
    <w:rsid w:val="00732EB6"/>
    <w:rsid w:val="007337BA"/>
    <w:rsid w:val="00734469"/>
    <w:rsid w:val="00737C9C"/>
    <w:rsid w:val="00737CE4"/>
    <w:rsid w:val="0074463E"/>
    <w:rsid w:val="0074654E"/>
    <w:rsid w:val="00746FB6"/>
    <w:rsid w:val="00750A95"/>
    <w:rsid w:val="0075695C"/>
    <w:rsid w:val="007616B0"/>
    <w:rsid w:val="00765A2F"/>
    <w:rsid w:val="007702A8"/>
    <w:rsid w:val="007724AE"/>
    <w:rsid w:val="007743EA"/>
    <w:rsid w:val="00787426"/>
    <w:rsid w:val="00790F5B"/>
    <w:rsid w:val="007919D5"/>
    <w:rsid w:val="00793C4E"/>
    <w:rsid w:val="00795A97"/>
    <w:rsid w:val="007A1DE4"/>
    <w:rsid w:val="007A1E5C"/>
    <w:rsid w:val="007A4E9A"/>
    <w:rsid w:val="007A5087"/>
    <w:rsid w:val="007A5605"/>
    <w:rsid w:val="007B459D"/>
    <w:rsid w:val="007B657C"/>
    <w:rsid w:val="007C1CBB"/>
    <w:rsid w:val="007C4715"/>
    <w:rsid w:val="007D7090"/>
    <w:rsid w:val="007E32DC"/>
    <w:rsid w:val="007E63AA"/>
    <w:rsid w:val="007F12EF"/>
    <w:rsid w:val="0080594E"/>
    <w:rsid w:val="00805E3F"/>
    <w:rsid w:val="008161B3"/>
    <w:rsid w:val="008162EC"/>
    <w:rsid w:val="00816752"/>
    <w:rsid w:val="00821D41"/>
    <w:rsid w:val="00822477"/>
    <w:rsid w:val="00825D74"/>
    <w:rsid w:val="00833E91"/>
    <w:rsid w:val="00834983"/>
    <w:rsid w:val="008421AF"/>
    <w:rsid w:val="008450BA"/>
    <w:rsid w:val="008472ED"/>
    <w:rsid w:val="00852331"/>
    <w:rsid w:val="00857738"/>
    <w:rsid w:val="00860B76"/>
    <w:rsid w:val="00862813"/>
    <w:rsid w:val="00864BBE"/>
    <w:rsid w:val="0087047F"/>
    <w:rsid w:val="008745EB"/>
    <w:rsid w:val="0087589B"/>
    <w:rsid w:val="0088647C"/>
    <w:rsid w:val="00890B86"/>
    <w:rsid w:val="00890E24"/>
    <w:rsid w:val="008912E5"/>
    <w:rsid w:val="00895D2E"/>
    <w:rsid w:val="008A2D69"/>
    <w:rsid w:val="008B03EC"/>
    <w:rsid w:val="008B0DB3"/>
    <w:rsid w:val="008B2263"/>
    <w:rsid w:val="008B762B"/>
    <w:rsid w:val="008C2C4F"/>
    <w:rsid w:val="008C2F00"/>
    <w:rsid w:val="008C5083"/>
    <w:rsid w:val="008C6477"/>
    <w:rsid w:val="008C713B"/>
    <w:rsid w:val="008D3EE3"/>
    <w:rsid w:val="008D6B22"/>
    <w:rsid w:val="008E315A"/>
    <w:rsid w:val="008E3D6D"/>
    <w:rsid w:val="008F1DCD"/>
    <w:rsid w:val="008F2A70"/>
    <w:rsid w:val="008F5347"/>
    <w:rsid w:val="008F6696"/>
    <w:rsid w:val="009001DB"/>
    <w:rsid w:val="00902218"/>
    <w:rsid w:val="00902899"/>
    <w:rsid w:val="0091172D"/>
    <w:rsid w:val="00914311"/>
    <w:rsid w:val="00914AF6"/>
    <w:rsid w:val="009165BA"/>
    <w:rsid w:val="00920138"/>
    <w:rsid w:val="009242C6"/>
    <w:rsid w:val="00931B59"/>
    <w:rsid w:val="00934A43"/>
    <w:rsid w:val="00940C9C"/>
    <w:rsid w:val="00945887"/>
    <w:rsid w:val="00947B73"/>
    <w:rsid w:val="00950BE7"/>
    <w:rsid w:val="00953940"/>
    <w:rsid w:val="00954706"/>
    <w:rsid w:val="00955D07"/>
    <w:rsid w:val="00955D91"/>
    <w:rsid w:val="00963175"/>
    <w:rsid w:val="009648A8"/>
    <w:rsid w:val="0096505F"/>
    <w:rsid w:val="009667A9"/>
    <w:rsid w:val="009673F6"/>
    <w:rsid w:val="0097150D"/>
    <w:rsid w:val="00980262"/>
    <w:rsid w:val="009805DE"/>
    <w:rsid w:val="00981621"/>
    <w:rsid w:val="00983351"/>
    <w:rsid w:val="00983D75"/>
    <w:rsid w:val="00986DE0"/>
    <w:rsid w:val="009910B3"/>
    <w:rsid w:val="00992BCD"/>
    <w:rsid w:val="00992D2A"/>
    <w:rsid w:val="00993FA3"/>
    <w:rsid w:val="00994248"/>
    <w:rsid w:val="009952F5"/>
    <w:rsid w:val="0099588B"/>
    <w:rsid w:val="0099681C"/>
    <w:rsid w:val="009A7780"/>
    <w:rsid w:val="009B2248"/>
    <w:rsid w:val="009D0950"/>
    <w:rsid w:val="009D0BF3"/>
    <w:rsid w:val="009D11AD"/>
    <w:rsid w:val="009D54F4"/>
    <w:rsid w:val="009D59B9"/>
    <w:rsid w:val="009D6926"/>
    <w:rsid w:val="009E200E"/>
    <w:rsid w:val="009E2027"/>
    <w:rsid w:val="009E50E3"/>
    <w:rsid w:val="009E6B4D"/>
    <w:rsid w:val="009F1C2A"/>
    <w:rsid w:val="00A0200B"/>
    <w:rsid w:val="00A0202D"/>
    <w:rsid w:val="00A07808"/>
    <w:rsid w:val="00A162C2"/>
    <w:rsid w:val="00A17229"/>
    <w:rsid w:val="00A17DED"/>
    <w:rsid w:val="00A22A43"/>
    <w:rsid w:val="00A236A3"/>
    <w:rsid w:val="00A27203"/>
    <w:rsid w:val="00A27886"/>
    <w:rsid w:val="00A27DC3"/>
    <w:rsid w:val="00A4180E"/>
    <w:rsid w:val="00A41E17"/>
    <w:rsid w:val="00A441E2"/>
    <w:rsid w:val="00A445CF"/>
    <w:rsid w:val="00A45C9E"/>
    <w:rsid w:val="00A514B0"/>
    <w:rsid w:val="00A52234"/>
    <w:rsid w:val="00A573EF"/>
    <w:rsid w:val="00A65CF0"/>
    <w:rsid w:val="00A6606B"/>
    <w:rsid w:val="00A66E83"/>
    <w:rsid w:val="00A70920"/>
    <w:rsid w:val="00A74268"/>
    <w:rsid w:val="00A80AA0"/>
    <w:rsid w:val="00A82398"/>
    <w:rsid w:val="00A83825"/>
    <w:rsid w:val="00A84E5F"/>
    <w:rsid w:val="00A84FE9"/>
    <w:rsid w:val="00A91840"/>
    <w:rsid w:val="00A91AA3"/>
    <w:rsid w:val="00A9619E"/>
    <w:rsid w:val="00AA1228"/>
    <w:rsid w:val="00AA127D"/>
    <w:rsid w:val="00AA392C"/>
    <w:rsid w:val="00AB6C5E"/>
    <w:rsid w:val="00AD150E"/>
    <w:rsid w:val="00AE013C"/>
    <w:rsid w:val="00AE22B1"/>
    <w:rsid w:val="00AF0C15"/>
    <w:rsid w:val="00B00FF3"/>
    <w:rsid w:val="00B034ED"/>
    <w:rsid w:val="00B05A84"/>
    <w:rsid w:val="00B10499"/>
    <w:rsid w:val="00B1354E"/>
    <w:rsid w:val="00B15C59"/>
    <w:rsid w:val="00B247B9"/>
    <w:rsid w:val="00B2484C"/>
    <w:rsid w:val="00B2678D"/>
    <w:rsid w:val="00B30039"/>
    <w:rsid w:val="00B34365"/>
    <w:rsid w:val="00B35C63"/>
    <w:rsid w:val="00B37BBC"/>
    <w:rsid w:val="00B40A38"/>
    <w:rsid w:val="00B442B4"/>
    <w:rsid w:val="00B476AC"/>
    <w:rsid w:val="00B502D2"/>
    <w:rsid w:val="00B54018"/>
    <w:rsid w:val="00B54257"/>
    <w:rsid w:val="00B54860"/>
    <w:rsid w:val="00B57BFC"/>
    <w:rsid w:val="00B63AD5"/>
    <w:rsid w:val="00B7055E"/>
    <w:rsid w:val="00B7434F"/>
    <w:rsid w:val="00B7482C"/>
    <w:rsid w:val="00B74A5D"/>
    <w:rsid w:val="00B81FA2"/>
    <w:rsid w:val="00B8326F"/>
    <w:rsid w:val="00B94C9F"/>
    <w:rsid w:val="00B94F8D"/>
    <w:rsid w:val="00B951CD"/>
    <w:rsid w:val="00BA19C3"/>
    <w:rsid w:val="00BA44E2"/>
    <w:rsid w:val="00BA6915"/>
    <w:rsid w:val="00BA7C40"/>
    <w:rsid w:val="00BB2A29"/>
    <w:rsid w:val="00BB416F"/>
    <w:rsid w:val="00BC15A6"/>
    <w:rsid w:val="00BC4E67"/>
    <w:rsid w:val="00BC569F"/>
    <w:rsid w:val="00BC6683"/>
    <w:rsid w:val="00BC6C1F"/>
    <w:rsid w:val="00BC708F"/>
    <w:rsid w:val="00BD0DAA"/>
    <w:rsid w:val="00BD35DC"/>
    <w:rsid w:val="00BD4AD0"/>
    <w:rsid w:val="00BD70CA"/>
    <w:rsid w:val="00BE1F4D"/>
    <w:rsid w:val="00BE52F0"/>
    <w:rsid w:val="00BF11DD"/>
    <w:rsid w:val="00BF14EC"/>
    <w:rsid w:val="00BF3C39"/>
    <w:rsid w:val="00C00AD9"/>
    <w:rsid w:val="00C11AC7"/>
    <w:rsid w:val="00C11AF7"/>
    <w:rsid w:val="00C13A9F"/>
    <w:rsid w:val="00C200B3"/>
    <w:rsid w:val="00C20CFB"/>
    <w:rsid w:val="00C22933"/>
    <w:rsid w:val="00C2636F"/>
    <w:rsid w:val="00C37A4B"/>
    <w:rsid w:val="00C441E7"/>
    <w:rsid w:val="00C45A7D"/>
    <w:rsid w:val="00C473B0"/>
    <w:rsid w:val="00C47823"/>
    <w:rsid w:val="00C51FEC"/>
    <w:rsid w:val="00C52543"/>
    <w:rsid w:val="00C539CE"/>
    <w:rsid w:val="00C7230C"/>
    <w:rsid w:val="00C741E9"/>
    <w:rsid w:val="00C76446"/>
    <w:rsid w:val="00C8203C"/>
    <w:rsid w:val="00C82B20"/>
    <w:rsid w:val="00C8335F"/>
    <w:rsid w:val="00C844C4"/>
    <w:rsid w:val="00C85128"/>
    <w:rsid w:val="00C86B85"/>
    <w:rsid w:val="00C91D7C"/>
    <w:rsid w:val="00C925FD"/>
    <w:rsid w:val="00C92F26"/>
    <w:rsid w:val="00C9315D"/>
    <w:rsid w:val="00C9401D"/>
    <w:rsid w:val="00C9505E"/>
    <w:rsid w:val="00C951C9"/>
    <w:rsid w:val="00C97118"/>
    <w:rsid w:val="00CA316C"/>
    <w:rsid w:val="00CA4FD0"/>
    <w:rsid w:val="00CA62F9"/>
    <w:rsid w:val="00CB2CE1"/>
    <w:rsid w:val="00CB5BD1"/>
    <w:rsid w:val="00CB756D"/>
    <w:rsid w:val="00CC3B3F"/>
    <w:rsid w:val="00CC5795"/>
    <w:rsid w:val="00CC64A3"/>
    <w:rsid w:val="00CD4FD6"/>
    <w:rsid w:val="00CD506E"/>
    <w:rsid w:val="00CD6657"/>
    <w:rsid w:val="00CD7B18"/>
    <w:rsid w:val="00CE0101"/>
    <w:rsid w:val="00CE0182"/>
    <w:rsid w:val="00CE0CF7"/>
    <w:rsid w:val="00CE27BB"/>
    <w:rsid w:val="00CE3030"/>
    <w:rsid w:val="00CF21FF"/>
    <w:rsid w:val="00CF27E4"/>
    <w:rsid w:val="00CF32F1"/>
    <w:rsid w:val="00CF6480"/>
    <w:rsid w:val="00D02DBF"/>
    <w:rsid w:val="00D03BC4"/>
    <w:rsid w:val="00D04476"/>
    <w:rsid w:val="00D05C7D"/>
    <w:rsid w:val="00D06760"/>
    <w:rsid w:val="00D1237E"/>
    <w:rsid w:val="00D12393"/>
    <w:rsid w:val="00D16960"/>
    <w:rsid w:val="00D17D1E"/>
    <w:rsid w:val="00D2099C"/>
    <w:rsid w:val="00D20D5D"/>
    <w:rsid w:val="00D233AC"/>
    <w:rsid w:val="00D27FD2"/>
    <w:rsid w:val="00D312F3"/>
    <w:rsid w:val="00D32BF7"/>
    <w:rsid w:val="00D401B9"/>
    <w:rsid w:val="00D40616"/>
    <w:rsid w:val="00D40F07"/>
    <w:rsid w:val="00D438AE"/>
    <w:rsid w:val="00D43B52"/>
    <w:rsid w:val="00D45203"/>
    <w:rsid w:val="00D4679A"/>
    <w:rsid w:val="00D46C40"/>
    <w:rsid w:val="00D46ED3"/>
    <w:rsid w:val="00D51819"/>
    <w:rsid w:val="00D54827"/>
    <w:rsid w:val="00D54D56"/>
    <w:rsid w:val="00D55B5A"/>
    <w:rsid w:val="00D61BB5"/>
    <w:rsid w:val="00D61EB4"/>
    <w:rsid w:val="00D72F20"/>
    <w:rsid w:val="00D7646F"/>
    <w:rsid w:val="00D8049E"/>
    <w:rsid w:val="00D879FB"/>
    <w:rsid w:val="00D9038C"/>
    <w:rsid w:val="00D91613"/>
    <w:rsid w:val="00D95864"/>
    <w:rsid w:val="00D96730"/>
    <w:rsid w:val="00DA3076"/>
    <w:rsid w:val="00DA5A59"/>
    <w:rsid w:val="00DA65BF"/>
    <w:rsid w:val="00DA6DC4"/>
    <w:rsid w:val="00DB1739"/>
    <w:rsid w:val="00DC1CA4"/>
    <w:rsid w:val="00DC2EAC"/>
    <w:rsid w:val="00DC3219"/>
    <w:rsid w:val="00DC4688"/>
    <w:rsid w:val="00DC4E8A"/>
    <w:rsid w:val="00DC5EE2"/>
    <w:rsid w:val="00DC6336"/>
    <w:rsid w:val="00DD0DCA"/>
    <w:rsid w:val="00DD4229"/>
    <w:rsid w:val="00DD4776"/>
    <w:rsid w:val="00DD7022"/>
    <w:rsid w:val="00DE3DCA"/>
    <w:rsid w:val="00DE43FD"/>
    <w:rsid w:val="00DE4CA0"/>
    <w:rsid w:val="00DE676A"/>
    <w:rsid w:val="00DF458F"/>
    <w:rsid w:val="00DF5112"/>
    <w:rsid w:val="00DF5A25"/>
    <w:rsid w:val="00DF6D40"/>
    <w:rsid w:val="00E0083C"/>
    <w:rsid w:val="00E043D7"/>
    <w:rsid w:val="00E04667"/>
    <w:rsid w:val="00E0756C"/>
    <w:rsid w:val="00E1181E"/>
    <w:rsid w:val="00E11EA5"/>
    <w:rsid w:val="00E17A0F"/>
    <w:rsid w:val="00E20F1F"/>
    <w:rsid w:val="00E22934"/>
    <w:rsid w:val="00E22EC5"/>
    <w:rsid w:val="00E2328E"/>
    <w:rsid w:val="00E23C3F"/>
    <w:rsid w:val="00E23F7A"/>
    <w:rsid w:val="00E24BDB"/>
    <w:rsid w:val="00E31883"/>
    <w:rsid w:val="00E33BB2"/>
    <w:rsid w:val="00E33CAD"/>
    <w:rsid w:val="00E40387"/>
    <w:rsid w:val="00E41D12"/>
    <w:rsid w:val="00E42863"/>
    <w:rsid w:val="00E435C3"/>
    <w:rsid w:val="00E43BC0"/>
    <w:rsid w:val="00E45022"/>
    <w:rsid w:val="00E47ADA"/>
    <w:rsid w:val="00E5751D"/>
    <w:rsid w:val="00E61222"/>
    <w:rsid w:val="00E612B2"/>
    <w:rsid w:val="00E6587A"/>
    <w:rsid w:val="00E66C9F"/>
    <w:rsid w:val="00E72329"/>
    <w:rsid w:val="00E72CFB"/>
    <w:rsid w:val="00E77764"/>
    <w:rsid w:val="00E77FFE"/>
    <w:rsid w:val="00E81647"/>
    <w:rsid w:val="00E83867"/>
    <w:rsid w:val="00E83A12"/>
    <w:rsid w:val="00E84912"/>
    <w:rsid w:val="00E90379"/>
    <w:rsid w:val="00E93A7B"/>
    <w:rsid w:val="00EA1973"/>
    <w:rsid w:val="00EA7939"/>
    <w:rsid w:val="00EB0973"/>
    <w:rsid w:val="00EB1D88"/>
    <w:rsid w:val="00EB2547"/>
    <w:rsid w:val="00EB3B4E"/>
    <w:rsid w:val="00EB5326"/>
    <w:rsid w:val="00EC1442"/>
    <w:rsid w:val="00EC4C4D"/>
    <w:rsid w:val="00ED151D"/>
    <w:rsid w:val="00ED2A92"/>
    <w:rsid w:val="00ED3984"/>
    <w:rsid w:val="00ED5287"/>
    <w:rsid w:val="00ED68E2"/>
    <w:rsid w:val="00EE0F9A"/>
    <w:rsid w:val="00EE3137"/>
    <w:rsid w:val="00EE4BCF"/>
    <w:rsid w:val="00EE500F"/>
    <w:rsid w:val="00EF5760"/>
    <w:rsid w:val="00EF5FB5"/>
    <w:rsid w:val="00F00AB9"/>
    <w:rsid w:val="00F04810"/>
    <w:rsid w:val="00F05643"/>
    <w:rsid w:val="00F158DB"/>
    <w:rsid w:val="00F15E92"/>
    <w:rsid w:val="00F16CEA"/>
    <w:rsid w:val="00F16DC5"/>
    <w:rsid w:val="00F212BB"/>
    <w:rsid w:val="00F24B26"/>
    <w:rsid w:val="00F26F6C"/>
    <w:rsid w:val="00F30BF7"/>
    <w:rsid w:val="00F30EED"/>
    <w:rsid w:val="00F34A57"/>
    <w:rsid w:val="00F37CAF"/>
    <w:rsid w:val="00F42F72"/>
    <w:rsid w:val="00F45A4F"/>
    <w:rsid w:val="00F45F6E"/>
    <w:rsid w:val="00F47867"/>
    <w:rsid w:val="00F50473"/>
    <w:rsid w:val="00F527A4"/>
    <w:rsid w:val="00F572C2"/>
    <w:rsid w:val="00F62D38"/>
    <w:rsid w:val="00F74233"/>
    <w:rsid w:val="00F764D7"/>
    <w:rsid w:val="00F806A2"/>
    <w:rsid w:val="00F80FDB"/>
    <w:rsid w:val="00F85FA8"/>
    <w:rsid w:val="00F91C52"/>
    <w:rsid w:val="00F94A40"/>
    <w:rsid w:val="00FA150F"/>
    <w:rsid w:val="00FA1BC6"/>
    <w:rsid w:val="00FB0F4F"/>
    <w:rsid w:val="00FB3930"/>
    <w:rsid w:val="00FB56F1"/>
    <w:rsid w:val="00FC2099"/>
    <w:rsid w:val="00FE039B"/>
    <w:rsid w:val="00FE223B"/>
    <w:rsid w:val="00FE3912"/>
    <w:rsid w:val="00FE66ED"/>
    <w:rsid w:val="00FE719A"/>
    <w:rsid w:val="00FF20F9"/>
    <w:rsid w:val="00FF37C3"/>
    <w:rsid w:val="00FF57F4"/>
    <w:rsid w:val="00FF7C12"/>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hyperlink" Target="http://studentnet.cs.manchester.ac.uk/pgt/2013/COMP60990/project/projectbookdetails.php?projectid=20889" TargetMode="External"/><Relationship Id="rId9" Type="http://schemas.openxmlformats.org/officeDocument/2006/relationships/hyperlink" Target="http://documents.manchester.ac.uk/display.aspx?DocID=487"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w3.org/2001/sw/wiki/OWL" TargetMode="External"/><Relationship Id="rId34" Type="http://schemas.openxmlformats.org/officeDocument/2006/relationships/hyperlink" Target="http://www.w3.org/TR/owl-features" TargetMode="External"/><Relationship Id="rId35" Type="http://schemas.openxmlformats.org/officeDocument/2006/relationships/hyperlink" Target="http://www.w3.org/TR/owl2-overview/" TargetMode="External"/><Relationship Id="rId36" Type="http://schemas.openxmlformats.org/officeDocument/2006/relationships/hyperlink" Target="http://en.wikipedia.org/wiki/Application_programming_interface"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hyperlink" Target="http://www.worldwidewebsize.com/" TargetMode="External"/><Relationship Id="rId38" Type="http://schemas.openxmlformats.org/officeDocument/2006/relationships/hyperlink" Target="http://en.wikipedia.org/wiki/Faceted_search" TargetMode="External"/><Relationship Id="rId39" Type="http://schemas.openxmlformats.org/officeDocument/2006/relationships/footer" Target="footer1.xml"/><Relationship Id="rId40" Type="http://schemas.openxmlformats.org/officeDocument/2006/relationships/fontTable" Target="fontTable.xml"/><Relationship Id="rId41" Type="http://schemas.openxmlformats.org/officeDocument/2006/relationships/glossaryDocument" Target="glossary/document.xml"/><Relationship Id="rId4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59C2"/>
    <w:rsid w:val="00DA59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59C2"/>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59C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90C35-3CE9-2D4E-83FE-26D00FEBD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63</Pages>
  <Words>20320</Words>
  <Characters>115828</Characters>
  <Application>Microsoft Macintosh Word</Application>
  <DocSecurity>0</DocSecurity>
  <Lines>965</Lines>
  <Paragraphs>271</Paragraphs>
  <ScaleCrop>false</ScaleCrop>
  <Company/>
  <LinksUpToDate>false</LinksUpToDate>
  <CharactersWithSpaces>135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21</cp:revision>
  <dcterms:created xsi:type="dcterms:W3CDTF">2014-07-27T13:59:00Z</dcterms:created>
  <dcterms:modified xsi:type="dcterms:W3CDTF">2014-07-28T14:13:00Z</dcterms:modified>
</cp:coreProperties>
</file>